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27BD3" w14:textId="77777777" w:rsidR="002C282F" w:rsidRDefault="00386795">
      <w:pPr>
        <w:jc w:val="center"/>
      </w:pPr>
      <w:r>
        <w:rPr>
          <w:noProof/>
        </w:rPr>
        <w:drawing>
          <wp:inline distT="0" distB="0" distL="0" distR="0" wp14:anchorId="6C6C465D" wp14:editId="10D4420B">
            <wp:extent cx="2381250" cy="1685925"/>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381250" cy="1685925"/>
                    </a:xfrm>
                    <a:prstGeom prst="rect">
                      <a:avLst/>
                    </a:prstGeom>
                    <a:ln/>
                  </pic:spPr>
                </pic:pic>
              </a:graphicData>
            </a:graphic>
          </wp:inline>
        </w:drawing>
      </w:r>
    </w:p>
    <w:p w14:paraId="22F50673" w14:textId="77777777" w:rsidR="002C282F" w:rsidRDefault="00386795">
      <w:pPr>
        <w:jc w:val="center"/>
        <w:rPr>
          <w:rFonts w:ascii="ZapfHumnst Dm BT" w:eastAsia="ZapfHumnst Dm BT" w:hAnsi="ZapfHumnst Dm BT" w:cs="ZapfHumnst Dm BT"/>
          <w:color w:val="0070C0"/>
          <w:sz w:val="48"/>
          <w:szCs w:val="48"/>
        </w:rPr>
      </w:pPr>
      <w:r>
        <w:rPr>
          <w:rFonts w:ascii="ZapfHumnst Dm BT" w:eastAsia="ZapfHumnst Dm BT" w:hAnsi="ZapfHumnst Dm BT" w:cs="ZapfHumnst Dm BT"/>
          <w:color w:val="0070C0"/>
          <w:sz w:val="48"/>
          <w:szCs w:val="48"/>
        </w:rPr>
        <w:t>UNIVERSIDAD DE ALMERÍA</w:t>
      </w:r>
    </w:p>
    <w:p w14:paraId="2D05377B" w14:textId="77777777" w:rsidR="002C282F" w:rsidRDefault="002C282F">
      <w:pPr>
        <w:jc w:val="center"/>
        <w:rPr>
          <w:rFonts w:ascii="ZapfHumnst Dm BT" w:eastAsia="ZapfHumnst Dm BT" w:hAnsi="ZapfHumnst Dm BT" w:cs="ZapfHumnst Dm BT"/>
          <w:color w:val="0070C0"/>
          <w:sz w:val="48"/>
          <w:szCs w:val="48"/>
        </w:rPr>
      </w:pPr>
    </w:p>
    <w:p w14:paraId="3C2E3686" w14:textId="77777777" w:rsidR="002C282F" w:rsidRDefault="002C282F">
      <w:pPr>
        <w:jc w:val="center"/>
        <w:rPr>
          <w:rFonts w:ascii="ZapfHumnst Dm BT" w:eastAsia="ZapfHumnst Dm BT" w:hAnsi="ZapfHumnst Dm BT" w:cs="ZapfHumnst Dm BT"/>
          <w:sz w:val="48"/>
          <w:szCs w:val="48"/>
        </w:rPr>
      </w:pPr>
    </w:p>
    <w:p w14:paraId="53EE83CA" w14:textId="77777777" w:rsidR="002C282F" w:rsidRDefault="002C282F">
      <w:pPr>
        <w:jc w:val="center"/>
        <w:rPr>
          <w:rFonts w:ascii="ZapfHumnst Dm BT" w:eastAsia="ZapfHumnst Dm BT" w:hAnsi="ZapfHumnst Dm BT" w:cs="ZapfHumnst Dm BT"/>
          <w:sz w:val="48"/>
          <w:szCs w:val="48"/>
        </w:rPr>
      </w:pPr>
    </w:p>
    <w:p w14:paraId="0042BB19" w14:textId="34CA4A90"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Práctica 2 de Sistemas de </w:t>
      </w:r>
      <w:r w:rsidR="00747647">
        <w:rPr>
          <w:rFonts w:ascii="ZapfHumnst Dm BT" w:eastAsia="ZapfHumnst Dm BT" w:hAnsi="ZapfHumnst Dm BT" w:cs="ZapfHumnst Dm BT"/>
          <w:sz w:val="48"/>
          <w:szCs w:val="48"/>
        </w:rPr>
        <w:t>p</w:t>
      </w:r>
      <w:r>
        <w:rPr>
          <w:rFonts w:ascii="ZapfHumnst Dm BT" w:eastAsia="ZapfHumnst Dm BT" w:hAnsi="ZapfHumnst Dm BT" w:cs="ZapfHumnst Dm BT"/>
          <w:sz w:val="48"/>
          <w:szCs w:val="48"/>
        </w:rPr>
        <w:t>roducción</w:t>
      </w:r>
    </w:p>
    <w:p w14:paraId="1B1051FA" w14:textId="0ADB5068"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Máster en Tecnologías y </w:t>
      </w:r>
      <w:r w:rsidR="00747647">
        <w:rPr>
          <w:rFonts w:ascii="ZapfHumnst Dm BT" w:eastAsia="ZapfHumnst Dm BT" w:hAnsi="ZapfHumnst Dm BT" w:cs="ZapfHumnst Dm BT"/>
          <w:sz w:val="48"/>
          <w:szCs w:val="48"/>
        </w:rPr>
        <w:t>a</w:t>
      </w:r>
      <w:r>
        <w:rPr>
          <w:rFonts w:ascii="ZapfHumnst Dm BT" w:eastAsia="ZapfHumnst Dm BT" w:hAnsi="ZapfHumnst Dm BT" w:cs="ZapfHumnst Dm BT"/>
          <w:sz w:val="48"/>
          <w:szCs w:val="48"/>
        </w:rPr>
        <w:t xml:space="preserve">plicaciones en </w:t>
      </w:r>
      <w:r w:rsidR="00641B70">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 xml:space="preserve">ngeniería </w:t>
      </w:r>
      <w:r w:rsidR="00747647">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nformática</w:t>
      </w:r>
    </w:p>
    <w:p w14:paraId="5C259785" w14:textId="77777777" w:rsidR="002C282F" w:rsidRDefault="002C282F">
      <w:pPr>
        <w:jc w:val="center"/>
        <w:rPr>
          <w:rFonts w:ascii="ZapfHumnst Dm BT" w:eastAsia="ZapfHumnst Dm BT" w:hAnsi="ZapfHumnst Dm BT" w:cs="ZapfHumnst Dm BT"/>
          <w:sz w:val="32"/>
          <w:szCs w:val="32"/>
        </w:rPr>
      </w:pPr>
    </w:p>
    <w:tbl>
      <w:tblPr>
        <w:tblStyle w:val="a"/>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972"/>
        <w:gridCol w:w="5522"/>
      </w:tblGrid>
      <w:tr w:rsidR="002C282F" w14:paraId="0374EBB4" w14:textId="77777777">
        <w:tc>
          <w:tcPr>
            <w:tcW w:w="2972" w:type="dxa"/>
          </w:tcPr>
          <w:p w14:paraId="2932BE48" w14:textId="77777777" w:rsidR="002C282F" w:rsidRDefault="00386795">
            <w:pPr>
              <w:jc w:val="right"/>
              <w:rPr>
                <w:rFonts w:ascii="ZapfHumnst Dm BT" w:eastAsia="ZapfHumnst Dm BT" w:hAnsi="ZapfHumnst Dm BT" w:cs="ZapfHumnst Dm BT"/>
                <w:sz w:val="32"/>
                <w:szCs w:val="32"/>
              </w:rPr>
            </w:pPr>
            <w:r>
              <w:rPr>
                <w:rFonts w:ascii="ZapfHumnst Dm BT" w:eastAsia="ZapfHumnst Dm BT" w:hAnsi="ZapfHumnst Dm BT" w:cs="ZapfHumnst Dm BT"/>
                <w:sz w:val="32"/>
                <w:szCs w:val="32"/>
              </w:rPr>
              <w:t>Autores:</w:t>
            </w:r>
          </w:p>
        </w:tc>
        <w:tc>
          <w:tcPr>
            <w:tcW w:w="5522" w:type="dxa"/>
          </w:tcPr>
          <w:p w14:paraId="1ABA9864"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Luis Manuel Suárez González</w:t>
            </w:r>
          </w:p>
        </w:tc>
      </w:tr>
      <w:tr w:rsidR="002C282F" w14:paraId="1ED8FD2B" w14:textId="77777777">
        <w:tc>
          <w:tcPr>
            <w:tcW w:w="2972" w:type="dxa"/>
          </w:tcPr>
          <w:p w14:paraId="378314C9" w14:textId="77777777" w:rsidR="002C282F" w:rsidRDefault="002C282F">
            <w:pPr>
              <w:jc w:val="center"/>
              <w:rPr>
                <w:rFonts w:ascii="ZapfHumnst Dm BT" w:eastAsia="ZapfHumnst Dm BT" w:hAnsi="ZapfHumnst Dm BT" w:cs="ZapfHumnst Dm BT"/>
                <w:sz w:val="32"/>
                <w:szCs w:val="32"/>
              </w:rPr>
            </w:pPr>
          </w:p>
        </w:tc>
        <w:tc>
          <w:tcPr>
            <w:tcW w:w="5522" w:type="dxa"/>
          </w:tcPr>
          <w:p w14:paraId="3AC125EE"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Sergio Cáceres Pintor</w:t>
            </w:r>
          </w:p>
        </w:tc>
      </w:tr>
    </w:tbl>
    <w:p w14:paraId="05752F12" w14:textId="77777777" w:rsidR="002C282F" w:rsidRDefault="002C282F">
      <w:pPr>
        <w:jc w:val="center"/>
        <w:rPr>
          <w:rFonts w:ascii="ZapfHumnst Dm BT" w:eastAsia="ZapfHumnst Dm BT" w:hAnsi="ZapfHumnst Dm BT" w:cs="ZapfHumnst Dm BT"/>
          <w:sz w:val="32"/>
          <w:szCs w:val="32"/>
        </w:rPr>
      </w:pPr>
    </w:p>
    <w:p w14:paraId="7B9B6DD9" w14:textId="77777777" w:rsidR="002C282F" w:rsidRDefault="002C282F">
      <w:pPr>
        <w:jc w:val="center"/>
        <w:rPr>
          <w:rFonts w:ascii="ZapfHumnst Dm BT" w:eastAsia="ZapfHumnst Dm BT" w:hAnsi="ZapfHumnst Dm BT" w:cs="ZapfHumnst Dm BT"/>
          <w:sz w:val="32"/>
          <w:szCs w:val="32"/>
        </w:rPr>
      </w:pPr>
    </w:p>
    <w:p w14:paraId="14D21366" w14:textId="77777777" w:rsidR="002C282F" w:rsidRDefault="002C282F">
      <w:pPr>
        <w:jc w:val="center"/>
        <w:rPr>
          <w:rFonts w:ascii="ZapfHumnst Dm BT" w:eastAsia="ZapfHumnst Dm BT" w:hAnsi="ZapfHumnst Dm BT" w:cs="ZapfHumnst Dm BT"/>
          <w:sz w:val="32"/>
          <w:szCs w:val="32"/>
        </w:rPr>
      </w:pPr>
    </w:p>
    <w:p w14:paraId="5A3EE361" w14:textId="77777777" w:rsidR="002C282F" w:rsidRDefault="002C282F">
      <w:pPr>
        <w:jc w:val="center"/>
        <w:rPr>
          <w:rFonts w:ascii="ZapfHumnst Dm BT" w:eastAsia="ZapfHumnst Dm BT" w:hAnsi="ZapfHumnst Dm BT" w:cs="ZapfHumnst Dm BT"/>
          <w:sz w:val="32"/>
          <w:szCs w:val="32"/>
        </w:rPr>
      </w:pPr>
    </w:p>
    <w:p w14:paraId="39A5EA56" w14:textId="77777777" w:rsidR="002C282F" w:rsidRDefault="002C282F">
      <w:pPr>
        <w:rPr>
          <w:rFonts w:ascii="ZapfHumnst Dm BT" w:eastAsia="ZapfHumnst Dm BT" w:hAnsi="ZapfHumnst Dm BT" w:cs="ZapfHumnst Dm BT"/>
          <w:sz w:val="32"/>
          <w:szCs w:val="32"/>
        </w:rPr>
      </w:pPr>
    </w:p>
    <w:p w14:paraId="2D1BC6E0" w14:textId="77777777" w:rsidR="002C282F" w:rsidRDefault="002C282F">
      <w:pPr>
        <w:jc w:val="center"/>
        <w:rPr>
          <w:rFonts w:ascii="ZapfHumnst Dm BT" w:eastAsia="ZapfHumnst Dm BT" w:hAnsi="ZapfHumnst Dm BT" w:cs="ZapfHumnst Dm BT"/>
          <w:sz w:val="28"/>
          <w:szCs w:val="28"/>
        </w:rPr>
      </w:pPr>
    </w:p>
    <w:p w14:paraId="1DA94CDA"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lmería, España</w:t>
      </w:r>
    </w:p>
    <w:p w14:paraId="02F619FF"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Diciembre de 2017</w:t>
      </w:r>
    </w:p>
    <w:p w14:paraId="364FF419" w14:textId="14473E61" w:rsidR="002C282F" w:rsidRDefault="002C282F">
      <w:pPr>
        <w:widowControl w:val="0"/>
        <w:spacing w:after="0" w:line="276" w:lineRule="auto"/>
        <w:rPr>
          <w:rFonts w:ascii="ZapfHumnst Dm BT" w:eastAsia="ZapfHumnst Dm BT" w:hAnsi="ZapfHumnst Dm BT" w:cs="ZapfHumnst Dm BT"/>
          <w:sz w:val="28"/>
          <w:szCs w:val="28"/>
        </w:rPr>
        <w:sectPr w:rsidR="002C282F">
          <w:headerReference w:type="even" r:id="rId9"/>
          <w:headerReference w:type="default" r:id="rId10"/>
          <w:footerReference w:type="even" r:id="rId11"/>
          <w:headerReference w:type="first" r:id="rId12"/>
          <w:footerReference w:type="first" r:id="rId13"/>
          <w:pgSz w:w="11906" w:h="16838"/>
          <w:pgMar w:top="1417" w:right="1701" w:bottom="1417" w:left="1701" w:header="708" w:footer="708" w:gutter="0"/>
          <w:pgNumType w:start="1"/>
          <w:cols w:space="720"/>
        </w:sectPr>
      </w:pPr>
    </w:p>
    <w:p w14:paraId="34544039" w14:textId="77777777" w:rsidR="002C282F" w:rsidRDefault="002C282F" w:rsidP="00747647">
      <w:pPr>
        <w:spacing w:after="0"/>
        <w:rPr>
          <w:rFonts w:ascii="ZapfHumnst Dm BT" w:eastAsia="ZapfHumnst Dm BT" w:hAnsi="ZapfHumnst Dm BT" w:cs="ZapfHumnst Dm BT"/>
          <w:sz w:val="28"/>
          <w:szCs w:val="28"/>
        </w:rPr>
      </w:pPr>
    </w:p>
    <w:p w14:paraId="1F308CB9" w14:textId="77777777" w:rsidR="002C282F" w:rsidRDefault="002C282F">
      <w:pPr>
        <w:spacing w:after="0"/>
        <w:jc w:val="center"/>
        <w:rPr>
          <w:rFonts w:ascii="ZapfHumnst Dm BT" w:eastAsia="ZapfHumnst Dm BT" w:hAnsi="ZapfHumnst Dm BT" w:cs="ZapfHumnst Dm BT"/>
          <w:sz w:val="28"/>
          <w:szCs w:val="28"/>
        </w:rPr>
      </w:pPr>
    </w:p>
    <w:p w14:paraId="249349A9" w14:textId="77777777" w:rsidR="002C282F" w:rsidRDefault="002C282F">
      <w:pPr>
        <w:spacing w:after="0"/>
        <w:jc w:val="both"/>
        <w:rPr>
          <w:rFonts w:ascii="ZapfHumnst Dm BT" w:eastAsia="ZapfHumnst Dm BT" w:hAnsi="ZapfHumnst Dm BT" w:cs="ZapfHumnst Dm BT"/>
          <w:sz w:val="28"/>
          <w:szCs w:val="28"/>
        </w:rPr>
      </w:pPr>
    </w:p>
    <w:p w14:paraId="417D9191" w14:textId="238CC9D1" w:rsidR="002C282F" w:rsidRDefault="00386795">
      <w:pPr>
        <w:spacing w:after="0"/>
        <w:rPr>
          <w:rFonts w:ascii="ZapfHumnst Dm BT" w:eastAsia="ZapfHumnst Dm BT" w:hAnsi="ZapfHumnst Dm BT" w:cs="ZapfHumnst Dm BT"/>
          <w:sz w:val="32"/>
          <w:szCs w:val="32"/>
        </w:rPr>
      </w:pPr>
      <w:r>
        <w:rPr>
          <w:rFonts w:ascii="ZapfHumnst Dm BT" w:eastAsia="ZapfHumnst Dm BT" w:hAnsi="ZapfHumnst Dm BT" w:cs="ZapfHumnst Dm BT"/>
          <w:sz w:val="32"/>
          <w:szCs w:val="32"/>
        </w:rPr>
        <w:t>“</w:t>
      </w:r>
      <w:r w:rsidR="00CE0B9E">
        <w:rPr>
          <w:rFonts w:ascii="ZapfHumnst Dm BT" w:eastAsia="ZapfHumnst Dm BT" w:hAnsi="ZapfHumnst Dm BT" w:cs="ZapfHumnst Dm BT"/>
          <w:sz w:val="32"/>
          <w:szCs w:val="32"/>
        </w:rPr>
        <w:t>Las verdades elementales caben en el ala de un colibrí</w:t>
      </w:r>
      <w:r>
        <w:rPr>
          <w:rFonts w:ascii="ZapfHumnst Dm BT" w:eastAsia="ZapfHumnst Dm BT" w:hAnsi="ZapfHumnst Dm BT" w:cs="ZapfHumnst Dm BT"/>
          <w:sz w:val="32"/>
          <w:szCs w:val="32"/>
        </w:rPr>
        <w:t>”</w:t>
      </w:r>
    </w:p>
    <w:p w14:paraId="094631DC" w14:textId="20A2EAFD" w:rsidR="002C282F" w:rsidRDefault="00CE0B9E">
      <w:pPr>
        <w:spacing w:after="0"/>
        <w:jc w:val="right"/>
        <w:rPr>
          <w:rFonts w:ascii="ZapfHumnst Dm BT" w:eastAsia="ZapfHumnst Dm BT" w:hAnsi="ZapfHumnst Dm BT" w:cs="ZapfHumnst Dm BT"/>
          <w:sz w:val="28"/>
          <w:szCs w:val="28"/>
        </w:rPr>
      </w:pPr>
      <w:r>
        <w:rPr>
          <w:rFonts w:ascii="ZapfHumnst Dm BT" w:eastAsia="ZapfHumnst Dm BT" w:hAnsi="ZapfHumnst Dm BT" w:cs="ZapfHumnst Dm BT"/>
          <w:sz w:val="28"/>
          <w:szCs w:val="28"/>
        </w:rPr>
        <w:t>José Martí</w:t>
      </w:r>
    </w:p>
    <w:p w14:paraId="64F371A7" w14:textId="77777777" w:rsidR="002C282F" w:rsidRDefault="002C282F">
      <w:pPr>
        <w:rPr>
          <w:rFonts w:ascii="ZapfHumnst Dm BT" w:eastAsia="ZapfHumnst Dm BT" w:hAnsi="ZapfHumnst Dm BT" w:cs="ZapfHumnst Dm BT"/>
          <w:sz w:val="28"/>
          <w:szCs w:val="28"/>
        </w:rPr>
      </w:pPr>
    </w:p>
    <w:p w14:paraId="6A5BFE5D" w14:textId="77777777" w:rsidR="002C282F" w:rsidRDefault="002C282F">
      <w:pPr>
        <w:rPr>
          <w:rFonts w:ascii="ZapfHumnst Dm BT" w:eastAsia="ZapfHumnst Dm BT" w:hAnsi="ZapfHumnst Dm BT" w:cs="ZapfHumnst Dm BT"/>
          <w:sz w:val="28"/>
          <w:szCs w:val="28"/>
        </w:rPr>
      </w:pPr>
    </w:p>
    <w:p w14:paraId="663A28CC" w14:textId="77777777" w:rsidR="002C282F" w:rsidRDefault="002C282F">
      <w:pPr>
        <w:rPr>
          <w:rFonts w:ascii="ZapfHumnst Dm BT" w:eastAsia="ZapfHumnst Dm BT" w:hAnsi="ZapfHumnst Dm BT" w:cs="ZapfHumnst Dm BT"/>
          <w:sz w:val="28"/>
          <w:szCs w:val="28"/>
        </w:rPr>
      </w:pPr>
    </w:p>
    <w:p w14:paraId="603C1357"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7BBEECC2"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668DCDDA"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headerReference w:type="default" r:id="rId14"/>
          <w:footerReference w:type="default" r:id="rId15"/>
          <w:type w:val="continuous"/>
          <w:pgSz w:w="11906" w:h="16838"/>
          <w:pgMar w:top="1417" w:right="1701" w:bottom="1417" w:left="1701" w:header="708" w:footer="708" w:gutter="0"/>
          <w:pgNumType w:fmt="lowerRoman" w:start="1"/>
          <w:cols w:space="720"/>
        </w:sectPr>
      </w:pPr>
      <w:r>
        <w:br w:type="page"/>
      </w:r>
    </w:p>
    <w:p w14:paraId="463D2153" w14:textId="7316870A" w:rsidR="00D62A7F" w:rsidRDefault="00386795" w:rsidP="00D62A7F">
      <w:pPr>
        <w:keepNext/>
        <w:keepLines/>
        <w:spacing w:before="240" w:after="0"/>
        <w:jc w:val="center"/>
        <w:rPr>
          <w:rFonts w:ascii="ZapfHumnst Dm BT" w:eastAsia="ZapfHumnst Dm BT" w:hAnsi="ZapfHumnst Dm BT" w:cs="ZapfHumnst Dm BT"/>
          <w:color w:val="2F5496"/>
          <w:sz w:val="36"/>
          <w:szCs w:val="36"/>
        </w:rPr>
      </w:pPr>
      <w:r>
        <w:rPr>
          <w:rFonts w:ascii="ZapfHumnst Dm BT" w:eastAsia="ZapfHumnst Dm BT" w:hAnsi="ZapfHumnst Dm BT" w:cs="ZapfHumnst Dm BT"/>
          <w:color w:val="2F5496"/>
          <w:sz w:val="36"/>
          <w:szCs w:val="36"/>
        </w:rPr>
        <w:lastRenderedPageBreak/>
        <w:t>Índice</w:t>
      </w:r>
    </w:p>
    <w:p w14:paraId="42478212" w14:textId="77777777" w:rsidR="00D62A7F" w:rsidRDefault="00D62A7F" w:rsidP="00D62A7F">
      <w:pPr>
        <w:keepNext/>
        <w:keepLines/>
        <w:spacing w:before="240" w:after="0"/>
        <w:jc w:val="center"/>
        <w:rPr>
          <w:rFonts w:ascii="ZapfHumnst Dm BT" w:eastAsia="ZapfHumnst Dm BT" w:hAnsi="ZapfHumnst Dm BT" w:cs="ZapfHumnst Dm BT"/>
          <w:color w:val="2F5496"/>
          <w:sz w:val="36"/>
          <w:szCs w:val="36"/>
        </w:rPr>
      </w:pPr>
    </w:p>
    <w:sdt>
      <w:sdtPr>
        <w:id w:val="-1203629635"/>
        <w:docPartObj>
          <w:docPartGallery w:val="Table of Contents"/>
          <w:docPartUnique/>
        </w:docPartObj>
      </w:sdtPr>
      <w:sdtEndPr/>
      <w:sdtContent>
        <w:p w14:paraId="6DD6C90C" w14:textId="6C022BB6" w:rsidR="0063256C" w:rsidRDefault="00386795">
          <w:pPr>
            <w:pStyle w:val="TDC1"/>
            <w:tabs>
              <w:tab w:val="left" w:pos="440"/>
              <w:tab w:val="right" w:pos="8494"/>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2342797" w:history="1">
            <w:r w:rsidR="0063256C" w:rsidRPr="00015BEE">
              <w:rPr>
                <w:rStyle w:val="Hipervnculo"/>
                <w:rFonts w:ascii="ZapfHumnst Dm BT" w:eastAsia="ZapfHumnst Dm BT" w:hAnsi="ZapfHumnst Dm BT" w:cs="ZapfHumnst Dm BT"/>
                <w:noProof/>
              </w:rPr>
              <w:t>1.</w:t>
            </w:r>
            <w:r w:rsidR="0063256C">
              <w:rPr>
                <w:rFonts w:asciiTheme="minorHAnsi" w:eastAsiaTheme="minorEastAsia" w:hAnsiTheme="minorHAnsi" w:cstheme="minorBidi"/>
                <w:noProof/>
                <w:color w:val="auto"/>
              </w:rPr>
              <w:tab/>
            </w:r>
            <w:r w:rsidR="0063256C" w:rsidRPr="00015BEE">
              <w:rPr>
                <w:rStyle w:val="Hipervnculo"/>
                <w:rFonts w:ascii="ZapfHumnst Dm BT" w:eastAsia="ZapfHumnst Dm BT" w:hAnsi="ZapfHumnst Dm BT" w:cs="ZapfHumnst Dm BT"/>
                <w:noProof/>
              </w:rPr>
              <w:t>Objetivos de la práctica</w:t>
            </w:r>
            <w:r w:rsidR="0063256C">
              <w:rPr>
                <w:noProof/>
                <w:webHidden/>
              </w:rPr>
              <w:tab/>
            </w:r>
            <w:r w:rsidR="0063256C">
              <w:rPr>
                <w:noProof/>
                <w:webHidden/>
              </w:rPr>
              <w:fldChar w:fldCharType="begin"/>
            </w:r>
            <w:r w:rsidR="0063256C">
              <w:rPr>
                <w:noProof/>
                <w:webHidden/>
              </w:rPr>
              <w:instrText xml:space="preserve"> PAGEREF _Toc502342797 \h </w:instrText>
            </w:r>
            <w:r w:rsidR="0063256C">
              <w:rPr>
                <w:noProof/>
                <w:webHidden/>
              </w:rPr>
            </w:r>
            <w:r w:rsidR="0063256C">
              <w:rPr>
                <w:noProof/>
                <w:webHidden/>
              </w:rPr>
              <w:fldChar w:fldCharType="separate"/>
            </w:r>
            <w:r w:rsidR="00753B6C">
              <w:rPr>
                <w:noProof/>
                <w:webHidden/>
              </w:rPr>
              <w:t>4</w:t>
            </w:r>
            <w:r w:rsidR="0063256C">
              <w:rPr>
                <w:noProof/>
                <w:webHidden/>
              </w:rPr>
              <w:fldChar w:fldCharType="end"/>
            </w:r>
          </w:hyperlink>
        </w:p>
        <w:p w14:paraId="63EBD528" w14:textId="60B491F6" w:rsidR="0063256C" w:rsidRDefault="0063256C">
          <w:pPr>
            <w:pStyle w:val="TDC1"/>
            <w:tabs>
              <w:tab w:val="left" w:pos="440"/>
              <w:tab w:val="right" w:pos="8494"/>
            </w:tabs>
            <w:rPr>
              <w:rFonts w:asciiTheme="minorHAnsi" w:eastAsiaTheme="minorEastAsia" w:hAnsiTheme="minorHAnsi" w:cstheme="minorBidi"/>
              <w:noProof/>
              <w:color w:val="auto"/>
            </w:rPr>
          </w:pPr>
          <w:hyperlink w:anchor="_Toc502342798" w:history="1">
            <w:r w:rsidRPr="00015BEE">
              <w:rPr>
                <w:rStyle w:val="Hipervnculo"/>
                <w:rFonts w:ascii="ZapfHumnst Dm BT" w:eastAsia="ZapfHumnst Dm BT" w:hAnsi="ZapfHumnst Dm BT" w:cs="ZapfHumnst Dm BT"/>
                <w:noProof/>
              </w:rPr>
              <w:t>2.</w:t>
            </w:r>
            <w:r>
              <w:rPr>
                <w:rFonts w:asciiTheme="minorHAnsi" w:eastAsiaTheme="minorEastAsia" w:hAnsiTheme="minorHAnsi" w:cstheme="minorBidi"/>
                <w:noProof/>
                <w:color w:val="auto"/>
              </w:rPr>
              <w:tab/>
            </w:r>
            <w:r w:rsidRPr="00015BEE">
              <w:rPr>
                <w:rStyle w:val="Hipervnculo"/>
                <w:rFonts w:ascii="ZapfHumnst Dm BT" w:eastAsia="ZapfHumnst Dm BT" w:hAnsi="ZapfHumnst Dm BT" w:cs="ZapfHumnst Dm BT"/>
                <w:noProof/>
              </w:rPr>
              <w:t>Problema propuesto</w:t>
            </w:r>
            <w:r>
              <w:rPr>
                <w:noProof/>
                <w:webHidden/>
              </w:rPr>
              <w:tab/>
            </w:r>
            <w:r>
              <w:rPr>
                <w:noProof/>
                <w:webHidden/>
              </w:rPr>
              <w:fldChar w:fldCharType="begin"/>
            </w:r>
            <w:r>
              <w:rPr>
                <w:noProof/>
                <w:webHidden/>
              </w:rPr>
              <w:instrText xml:space="preserve"> PAGEREF _Toc502342798 \h </w:instrText>
            </w:r>
            <w:r>
              <w:rPr>
                <w:noProof/>
                <w:webHidden/>
              </w:rPr>
            </w:r>
            <w:r>
              <w:rPr>
                <w:noProof/>
                <w:webHidden/>
              </w:rPr>
              <w:fldChar w:fldCharType="separate"/>
            </w:r>
            <w:r w:rsidR="00753B6C">
              <w:rPr>
                <w:noProof/>
                <w:webHidden/>
              </w:rPr>
              <w:t>4</w:t>
            </w:r>
            <w:r>
              <w:rPr>
                <w:noProof/>
                <w:webHidden/>
              </w:rPr>
              <w:fldChar w:fldCharType="end"/>
            </w:r>
          </w:hyperlink>
        </w:p>
        <w:p w14:paraId="695D4CD9" w14:textId="4B18204B" w:rsidR="0063256C" w:rsidRDefault="0063256C">
          <w:pPr>
            <w:pStyle w:val="TDC1"/>
            <w:tabs>
              <w:tab w:val="left" w:pos="440"/>
              <w:tab w:val="right" w:pos="8494"/>
            </w:tabs>
            <w:rPr>
              <w:rFonts w:asciiTheme="minorHAnsi" w:eastAsiaTheme="minorEastAsia" w:hAnsiTheme="minorHAnsi" w:cstheme="minorBidi"/>
              <w:noProof/>
              <w:color w:val="auto"/>
            </w:rPr>
          </w:pPr>
          <w:hyperlink w:anchor="_Toc502342799" w:history="1">
            <w:r w:rsidRPr="00015BEE">
              <w:rPr>
                <w:rStyle w:val="Hipervnculo"/>
                <w:rFonts w:ascii="ZapfHumnst Dm BT" w:eastAsia="ZapfHumnst Dm BT" w:hAnsi="ZapfHumnst Dm BT" w:cs="ZapfHumnst Dm BT"/>
                <w:noProof/>
              </w:rPr>
              <w:t>3.</w:t>
            </w:r>
            <w:r>
              <w:rPr>
                <w:rFonts w:asciiTheme="minorHAnsi" w:eastAsiaTheme="minorEastAsia" w:hAnsiTheme="minorHAnsi" w:cstheme="minorBidi"/>
                <w:noProof/>
                <w:color w:val="auto"/>
              </w:rPr>
              <w:tab/>
            </w:r>
            <w:r w:rsidRPr="00015BEE">
              <w:rPr>
                <w:rStyle w:val="Hipervnculo"/>
                <w:rFonts w:ascii="ZapfHumnst Dm BT" w:eastAsia="ZapfHumnst Dm BT" w:hAnsi="ZapfHumnst Dm BT" w:cs="ZapfHumnst Dm BT"/>
                <w:noProof/>
              </w:rPr>
              <w:t>Modelación con una red de Petri coloreada</w:t>
            </w:r>
            <w:r>
              <w:rPr>
                <w:noProof/>
                <w:webHidden/>
              </w:rPr>
              <w:tab/>
            </w:r>
            <w:r>
              <w:rPr>
                <w:noProof/>
                <w:webHidden/>
              </w:rPr>
              <w:fldChar w:fldCharType="begin"/>
            </w:r>
            <w:r>
              <w:rPr>
                <w:noProof/>
                <w:webHidden/>
              </w:rPr>
              <w:instrText xml:space="preserve"> PAGEREF _Toc502342799 \h </w:instrText>
            </w:r>
            <w:r>
              <w:rPr>
                <w:noProof/>
                <w:webHidden/>
              </w:rPr>
            </w:r>
            <w:r>
              <w:rPr>
                <w:noProof/>
                <w:webHidden/>
              </w:rPr>
              <w:fldChar w:fldCharType="separate"/>
            </w:r>
            <w:r w:rsidR="00753B6C">
              <w:rPr>
                <w:noProof/>
                <w:webHidden/>
              </w:rPr>
              <w:t>4</w:t>
            </w:r>
            <w:r>
              <w:rPr>
                <w:noProof/>
                <w:webHidden/>
              </w:rPr>
              <w:fldChar w:fldCharType="end"/>
            </w:r>
          </w:hyperlink>
        </w:p>
        <w:p w14:paraId="3B5A218F" w14:textId="2CE26C1F" w:rsidR="0063256C" w:rsidRDefault="0063256C">
          <w:pPr>
            <w:pStyle w:val="TDC1"/>
            <w:tabs>
              <w:tab w:val="left" w:pos="440"/>
              <w:tab w:val="right" w:pos="8494"/>
            </w:tabs>
            <w:rPr>
              <w:rFonts w:asciiTheme="minorHAnsi" w:eastAsiaTheme="minorEastAsia" w:hAnsiTheme="minorHAnsi" w:cstheme="minorBidi"/>
              <w:noProof/>
              <w:color w:val="auto"/>
            </w:rPr>
          </w:pPr>
          <w:hyperlink w:anchor="_Toc502342800" w:history="1">
            <w:r w:rsidRPr="00015BEE">
              <w:rPr>
                <w:rStyle w:val="Hipervnculo"/>
                <w:rFonts w:ascii="ZapfHumnst Dm BT" w:eastAsia="ZapfHumnst Dm BT" w:hAnsi="ZapfHumnst Dm BT" w:cs="ZapfHumnst Dm BT"/>
                <w:noProof/>
              </w:rPr>
              <w:t>4.</w:t>
            </w:r>
            <w:r>
              <w:rPr>
                <w:rFonts w:asciiTheme="minorHAnsi" w:eastAsiaTheme="minorEastAsia" w:hAnsiTheme="minorHAnsi" w:cstheme="minorBidi"/>
                <w:noProof/>
                <w:color w:val="auto"/>
              </w:rPr>
              <w:tab/>
            </w:r>
            <w:r w:rsidRPr="00015BEE">
              <w:rPr>
                <w:rStyle w:val="Hipervnculo"/>
                <w:rFonts w:ascii="ZapfHumnst Dm BT" w:eastAsia="ZapfHumnst Dm BT" w:hAnsi="ZapfHumnst Dm BT" w:cs="ZapfHumnst Dm BT"/>
                <w:noProof/>
              </w:rPr>
              <w:t>Simulación con Arena</w:t>
            </w:r>
            <w:r>
              <w:rPr>
                <w:noProof/>
                <w:webHidden/>
              </w:rPr>
              <w:tab/>
            </w:r>
            <w:r>
              <w:rPr>
                <w:noProof/>
                <w:webHidden/>
              </w:rPr>
              <w:fldChar w:fldCharType="begin"/>
            </w:r>
            <w:r>
              <w:rPr>
                <w:noProof/>
                <w:webHidden/>
              </w:rPr>
              <w:instrText xml:space="preserve"> PAGEREF _Toc502342800 \h </w:instrText>
            </w:r>
            <w:r>
              <w:rPr>
                <w:noProof/>
                <w:webHidden/>
              </w:rPr>
            </w:r>
            <w:r>
              <w:rPr>
                <w:noProof/>
                <w:webHidden/>
              </w:rPr>
              <w:fldChar w:fldCharType="separate"/>
            </w:r>
            <w:r w:rsidR="00753B6C">
              <w:rPr>
                <w:noProof/>
                <w:webHidden/>
              </w:rPr>
              <w:t>8</w:t>
            </w:r>
            <w:r>
              <w:rPr>
                <w:noProof/>
                <w:webHidden/>
              </w:rPr>
              <w:fldChar w:fldCharType="end"/>
            </w:r>
          </w:hyperlink>
        </w:p>
        <w:p w14:paraId="0BC6470A" w14:textId="02504293" w:rsidR="0063256C" w:rsidRDefault="0063256C">
          <w:pPr>
            <w:pStyle w:val="TDC1"/>
            <w:tabs>
              <w:tab w:val="left" w:pos="440"/>
              <w:tab w:val="right" w:pos="8494"/>
            </w:tabs>
            <w:rPr>
              <w:rFonts w:asciiTheme="minorHAnsi" w:eastAsiaTheme="minorEastAsia" w:hAnsiTheme="minorHAnsi" w:cstheme="minorBidi"/>
              <w:noProof/>
              <w:color w:val="auto"/>
            </w:rPr>
          </w:pPr>
          <w:hyperlink w:anchor="_Toc502342801" w:history="1">
            <w:r w:rsidRPr="00015BEE">
              <w:rPr>
                <w:rStyle w:val="Hipervnculo"/>
                <w:rFonts w:ascii="ZapfHumnst Dm BT" w:eastAsia="ZapfHumnst Dm BT" w:hAnsi="ZapfHumnst Dm BT" w:cs="ZapfHumnst Dm BT"/>
                <w:noProof/>
              </w:rPr>
              <w:t>5.</w:t>
            </w:r>
            <w:r>
              <w:rPr>
                <w:rFonts w:asciiTheme="minorHAnsi" w:eastAsiaTheme="minorEastAsia" w:hAnsiTheme="minorHAnsi" w:cstheme="minorBidi"/>
                <w:noProof/>
                <w:color w:val="auto"/>
              </w:rPr>
              <w:tab/>
            </w:r>
            <w:r w:rsidRPr="00015BEE">
              <w:rPr>
                <w:rStyle w:val="Hipervnculo"/>
                <w:rFonts w:ascii="ZapfHumnst Dm BT" w:eastAsia="ZapfHumnst Dm BT" w:hAnsi="ZapfHumnst Dm BT" w:cs="ZapfHumnst Dm BT"/>
                <w:noProof/>
              </w:rPr>
              <w:t>Análisis estadístico</w:t>
            </w:r>
            <w:r>
              <w:rPr>
                <w:noProof/>
                <w:webHidden/>
              </w:rPr>
              <w:tab/>
            </w:r>
            <w:r>
              <w:rPr>
                <w:noProof/>
                <w:webHidden/>
              </w:rPr>
              <w:fldChar w:fldCharType="begin"/>
            </w:r>
            <w:r>
              <w:rPr>
                <w:noProof/>
                <w:webHidden/>
              </w:rPr>
              <w:instrText xml:space="preserve"> PAGEREF _Toc502342801 \h </w:instrText>
            </w:r>
            <w:r>
              <w:rPr>
                <w:noProof/>
                <w:webHidden/>
              </w:rPr>
            </w:r>
            <w:r>
              <w:rPr>
                <w:noProof/>
                <w:webHidden/>
              </w:rPr>
              <w:fldChar w:fldCharType="separate"/>
            </w:r>
            <w:r w:rsidR="00753B6C">
              <w:rPr>
                <w:noProof/>
                <w:webHidden/>
              </w:rPr>
              <w:t>15</w:t>
            </w:r>
            <w:r>
              <w:rPr>
                <w:noProof/>
                <w:webHidden/>
              </w:rPr>
              <w:fldChar w:fldCharType="end"/>
            </w:r>
          </w:hyperlink>
        </w:p>
        <w:p w14:paraId="50A0072D" w14:textId="6BF84680" w:rsidR="0063256C" w:rsidRDefault="0063256C">
          <w:pPr>
            <w:pStyle w:val="TDC2"/>
            <w:tabs>
              <w:tab w:val="right" w:pos="8494"/>
            </w:tabs>
            <w:rPr>
              <w:rFonts w:asciiTheme="minorHAnsi" w:eastAsiaTheme="minorEastAsia" w:hAnsiTheme="minorHAnsi" w:cstheme="minorBidi"/>
              <w:noProof/>
              <w:color w:val="auto"/>
            </w:rPr>
          </w:pPr>
          <w:hyperlink w:anchor="_Toc502342802" w:history="1">
            <w:r w:rsidRPr="00015BEE">
              <w:rPr>
                <w:rStyle w:val="Hipervnculo"/>
                <w:rFonts w:ascii="ZapfHumnst Dm BT" w:eastAsia="ZapfHumnst Dm BT" w:hAnsi="ZapfHumnst Dm BT" w:cs="ZapfHumnst Dm BT"/>
                <w:noProof/>
              </w:rPr>
              <w:t>5.1. Cantidades de productos que quedan en los almacenes y que abandonan el sistema</w:t>
            </w:r>
            <w:r>
              <w:rPr>
                <w:noProof/>
                <w:webHidden/>
              </w:rPr>
              <w:tab/>
            </w:r>
            <w:r>
              <w:rPr>
                <w:noProof/>
                <w:webHidden/>
              </w:rPr>
              <w:fldChar w:fldCharType="begin"/>
            </w:r>
            <w:r>
              <w:rPr>
                <w:noProof/>
                <w:webHidden/>
              </w:rPr>
              <w:instrText xml:space="preserve"> PAGEREF _Toc502342802 \h </w:instrText>
            </w:r>
            <w:r>
              <w:rPr>
                <w:noProof/>
                <w:webHidden/>
              </w:rPr>
            </w:r>
            <w:r>
              <w:rPr>
                <w:noProof/>
                <w:webHidden/>
              </w:rPr>
              <w:fldChar w:fldCharType="separate"/>
            </w:r>
            <w:r w:rsidR="00753B6C">
              <w:rPr>
                <w:noProof/>
                <w:webHidden/>
              </w:rPr>
              <w:t>15</w:t>
            </w:r>
            <w:r>
              <w:rPr>
                <w:noProof/>
                <w:webHidden/>
              </w:rPr>
              <w:fldChar w:fldCharType="end"/>
            </w:r>
          </w:hyperlink>
        </w:p>
        <w:p w14:paraId="26401A32" w14:textId="04FF3D1C" w:rsidR="0063256C" w:rsidRDefault="0063256C">
          <w:pPr>
            <w:pStyle w:val="TDC2"/>
            <w:tabs>
              <w:tab w:val="right" w:pos="8494"/>
            </w:tabs>
            <w:rPr>
              <w:rFonts w:asciiTheme="minorHAnsi" w:eastAsiaTheme="minorEastAsia" w:hAnsiTheme="minorHAnsi" w:cstheme="minorBidi"/>
              <w:noProof/>
              <w:color w:val="auto"/>
            </w:rPr>
          </w:pPr>
          <w:hyperlink w:anchor="_Toc502342803" w:history="1">
            <w:r w:rsidRPr="00015BEE">
              <w:rPr>
                <w:rStyle w:val="Hipervnculo"/>
                <w:rFonts w:ascii="ZapfHumnst Dm BT" w:eastAsia="ZapfHumnst Dm BT" w:hAnsi="ZapfHumnst Dm BT" w:cs="ZapfHumnst Dm BT"/>
                <w:noProof/>
              </w:rPr>
              <w:t>5.2. Valor máximo de cajas en espera de ser atendidas por la máquina MA1 a lo largo del día</w:t>
            </w:r>
            <w:r>
              <w:rPr>
                <w:noProof/>
                <w:webHidden/>
              </w:rPr>
              <w:tab/>
            </w:r>
            <w:r>
              <w:rPr>
                <w:noProof/>
                <w:webHidden/>
              </w:rPr>
              <w:fldChar w:fldCharType="begin"/>
            </w:r>
            <w:r>
              <w:rPr>
                <w:noProof/>
                <w:webHidden/>
              </w:rPr>
              <w:instrText xml:space="preserve"> PAGEREF _Toc502342803 \h </w:instrText>
            </w:r>
            <w:r>
              <w:rPr>
                <w:noProof/>
                <w:webHidden/>
              </w:rPr>
            </w:r>
            <w:r>
              <w:rPr>
                <w:noProof/>
                <w:webHidden/>
              </w:rPr>
              <w:fldChar w:fldCharType="separate"/>
            </w:r>
            <w:r w:rsidR="00753B6C">
              <w:rPr>
                <w:noProof/>
                <w:webHidden/>
              </w:rPr>
              <w:t>16</w:t>
            </w:r>
            <w:r>
              <w:rPr>
                <w:noProof/>
                <w:webHidden/>
              </w:rPr>
              <w:fldChar w:fldCharType="end"/>
            </w:r>
          </w:hyperlink>
        </w:p>
        <w:p w14:paraId="0439C9A2" w14:textId="50B6F37C" w:rsidR="0063256C" w:rsidRDefault="0063256C">
          <w:pPr>
            <w:pStyle w:val="TDC2"/>
            <w:tabs>
              <w:tab w:val="right" w:pos="8494"/>
            </w:tabs>
            <w:rPr>
              <w:rFonts w:asciiTheme="minorHAnsi" w:eastAsiaTheme="minorEastAsia" w:hAnsiTheme="minorHAnsi" w:cstheme="minorBidi"/>
              <w:noProof/>
              <w:color w:val="auto"/>
            </w:rPr>
          </w:pPr>
          <w:hyperlink w:anchor="_Toc502342804" w:history="1">
            <w:r w:rsidRPr="00015BEE">
              <w:rPr>
                <w:rStyle w:val="Hipervnculo"/>
                <w:rFonts w:ascii="ZapfHumnst Dm BT" w:eastAsia="ZapfHumnst Dm BT" w:hAnsi="ZapfHumnst Dm BT" w:cs="ZapfHumnst Dm BT"/>
                <w:noProof/>
              </w:rPr>
              <w:t>5.3. Cantidad de fallos en la máquina MA1 a lo largo del día</w:t>
            </w:r>
            <w:r>
              <w:rPr>
                <w:noProof/>
                <w:webHidden/>
              </w:rPr>
              <w:tab/>
            </w:r>
            <w:r>
              <w:rPr>
                <w:noProof/>
                <w:webHidden/>
              </w:rPr>
              <w:fldChar w:fldCharType="begin"/>
            </w:r>
            <w:r>
              <w:rPr>
                <w:noProof/>
                <w:webHidden/>
              </w:rPr>
              <w:instrText xml:space="preserve"> PAGEREF _Toc502342804 \h </w:instrText>
            </w:r>
            <w:r>
              <w:rPr>
                <w:noProof/>
                <w:webHidden/>
              </w:rPr>
            </w:r>
            <w:r>
              <w:rPr>
                <w:noProof/>
                <w:webHidden/>
              </w:rPr>
              <w:fldChar w:fldCharType="separate"/>
            </w:r>
            <w:r w:rsidR="00753B6C">
              <w:rPr>
                <w:noProof/>
                <w:webHidden/>
              </w:rPr>
              <w:t>17</w:t>
            </w:r>
            <w:r>
              <w:rPr>
                <w:noProof/>
                <w:webHidden/>
              </w:rPr>
              <w:fldChar w:fldCharType="end"/>
            </w:r>
          </w:hyperlink>
        </w:p>
        <w:p w14:paraId="37F8FAAF" w14:textId="612152CB" w:rsidR="0063256C" w:rsidRDefault="0063256C">
          <w:pPr>
            <w:pStyle w:val="TDC2"/>
            <w:tabs>
              <w:tab w:val="right" w:pos="8494"/>
            </w:tabs>
            <w:rPr>
              <w:rFonts w:asciiTheme="minorHAnsi" w:eastAsiaTheme="minorEastAsia" w:hAnsiTheme="minorHAnsi" w:cstheme="minorBidi"/>
              <w:noProof/>
              <w:color w:val="auto"/>
            </w:rPr>
          </w:pPr>
          <w:hyperlink w:anchor="_Toc502342805" w:history="1">
            <w:r w:rsidRPr="00015BEE">
              <w:rPr>
                <w:rStyle w:val="Hipervnculo"/>
                <w:rFonts w:ascii="ZapfHumnst Dm BT" w:eastAsia="ZapfHumnst Dm BT" w:hAnsi="ZapfHumnst Dm BT" w:cs="ZapfHumnst Dm BT"/>
                <w:noProof/>
              </w:rPr>
              <w:t>5.4. Utilización de la máquina MA2</w:t>
            </w:r>
            <w:r>
              <w:rPr>
                <w:noProof/>
                <w:webHidden/>
              </w:rPr>
              <w:tab/>
            </w:r>
            <w:r>
              <w:rPr>
                <w:noProof/>
                <w:webHidden/>
              </w:rPr>
              <w:fldChar w:fldCharType="begin"/>
            </w:r>
            <w:r>
              <w:rPr>
                <w:noProof/>
                <w:webHidden/>
              </w:rPr>
              <w:instrText xml:space="preserve"> PAGEREF _Toc502342805 \h </w:instrText>
            </w:r>
            <w:r>
              <w:rPr>
                <w:noProof/>
                <w:webHidden/>
              </w:rPr>
            </w:r>
            <w:r>
              <w:rPr>
                <w:noProof/>
                <w:webHidden/>
              </w:rPr>
              <w:fldChar w:fldCharType="separate"/>
            </w:r>
            <w:r w:rsidR="00753B6C">
              <w:rPr>
                <w:noProof/>
                <w:webHidden/>
              </w:rPr>
              <w:t>17</w:t>
            </w:r>
            <w:r>
              <w:rPr>
                <w:noProof/>
                <w:webHidden/>
              </w:rPr>
              <w:fldChar w:fldCharType="end"/>
            </w:r>
          </w:hyperlink>
        </w:p>
        <w:p w14:paraId="65B5D334" w14:textId="756A2A02" w:rsidR="0063256C" w:rsidRDefault="0063256C">
          <w:pPr>
            <w:pStyle w:val="TDC2"/>
            <w:tabs>
              <w:tab w:val="right" w:pos="8494"/>
            </w:tabs>
            <w:rPr>
              <w:rFonts w:asciiTheme="minorHAnsi" w:eastAsiaTheme="minorEastAsia" w:hAnsiTheme="minorHAnsi" w:cstheme="minorBidi"/>
              <w:noProof/>
              <w:color w:val="auto"/>
            </w:rPr>
          </w:pPr>
          <w:hyperlink w:anchor="_Toc502342806" w:history="1">
            <w:r w:rsidRPr="00015BEE">
              <w:rPr>
                <w:rStyle w:val="Hipervnculo"/>
                <w:rFonts w:ascii="ZapfHumnst Dm BT" w:eastAsia="ZapfHumnst Dm BT" w:hAnsi="ZapfHumnst Dm BT" w:cs="ZapfHumnst Dm BT"/>
                <w:noProof/>
              </w:rPr>
              <w:t>5.5. Costo total asociado al procesamiento de la máquina MA3</w:t>
            </w:r>
            <w:r>
              <w:rPr>
                <w:noProof/>
                <w:webHidden/>
              </w:rPr>
              <w:tab/>
            </w:r>
            <w:r>
              <w:rPr>
                <w:noProof/>
                <w:webHidden/>
              </w:rPr>
              <w:fldChar w:fldCharType="begin"/>
            </w:r>
            <w:r>
              <w:rPr>
                <w:noProof/>
                <w:webHidden/>
              </w:rPr>
              <w:instrText xml:space="preserve"> PAGEREF _Toc502342806 \h </w:instrText>
            </w:r>
            <w:r>
              <w:rPr>
                <w:noProof/>
                <w:webHidden/>
              </w:rPr>
            </w:r>
            <w:r>
              <w:rPr>
                <w:noProof/>
                <w:webHidden/>
              </w:rPr>
              <w:fldChar w:fldCharType="separate"/>
            </w:r>
            <w:r w:rsidR="00753B6C">
              <w:rPr>
                <w:noProof/>
                <w:webHidden/>
              </w:rPr>
              <w:t>19</w:t>
            </w:r>
            <w:r>
              <w:rPr>
                <w:noProof/>
                <w:webHidden/>
              </w:rPr>
              <w:fldChar w:fldCharType="end"/>
            </w:r>
          </w:hyperlink>
        </w:p>
        <w:p w14:paraId="0B74649C" w14:textId="4EBB7CDE" w:rsidR="0063256C" w:rsidRDefault="0063256C">
          <w:pPr>
            <w:pStyle w:val="TDC2"/>
            <w:tabs>
              <w:tab w:val="right" w:pos="8494"/>
            </w:tabs>
            <w:rPr>
              <w:rFonts w:asciiTheme="minorHAnsi" w:eastAsiaTheme="minorEastAsia" w:hAnsiTheme="minorHAnsi" w:cstheme="minorBidi"/>
              <w:noProof/>
              <w:color w:val="auto"/>
            </w:rPr>
          </w:pPr>
          <w:hyperlink w:anchor="_Toc502342807" w:history="1">
            <w:r w:rsidRPr="00015BEE">
              <w:rPr>
                <w:rStyle w:val="Hipervnculo"/>
                <w:rFonts w:ascii="ZapfHumnst Dm BT" w:eastAsia="ZapfHumnst Dm BT" w:hAnsi="ZapfHumnst Dm BT" w:cs="ZapfHumnst Dm BT"/>
                <w:noProof/>
              </w:rPr>
              <w:t>5.6. Obtención de un beneficio diario del 70% a partir de los precios de venta de las maquetas</w:t>
            </w:r>
            <w:r>
              <w:rPr>
                <w:noProof/>
                <w:webHidden/>
              </w:rPr>
              <w:tab/>
            </w:r>
            <w:r>
              <w:rPr>
                <w:noProof/>
                <w:webHidden/>
              </w:rPr>
              <w:fldChar w:fldCharType="begin"/>
            </w:r>
            <w:r>
              <w:rPr>
                <w:noProof/>
                <w:webHidden/>
              </w:rPr>
              <w:instrText xml:space="preserve"> PAGEREF _Toc502342807 \h </w:instrText>
            </w:r>
            <w:r>
              <w:rPr>
                <w:noProof/>
                <w:webHidden/>
              </w:rPr>
            </w:r>
            <w:r>
              <w:rPr>
                <w:noProof/>
                <w:webHidden/>
              </w:rPr>
              <w:fldChar w:fldCharType="separate"/>
            </w:r>
            <w:r w:rsidR="00753B6C">
              <w:rPr>
                <w:noProof/>
                <w:webHidden/>
              </w:rPr>
              <w:t>19</w:t>
            </w:r>
            <w:r>
              <w:rPr>
                <w:noProof/>
                <w:webHidden/>
              </w:rPr>
              <w:fldChar w:fldCharType="end"/>
            </w:r>
          </w:hyperlink>
        </w:p>
        <w:p w14:paraId="0B446BAC" w14:textId="1287F56C" w:rsidR="0063256C" w:rsidRDefault="0063256C">
          <w:pPr>
            <w:pStyle w:val="TDC1"/>
            <w:tabs>
              <w:tab w:val="left" w:pos="440"/>
              <w:tab w:val="right" w:pos="8494"/>
            </w:tabs>
            <w:rPr>
              <w:rFonts w:asciiTheme="minorHAnsi" w:eastAsiaTheme="minorEastAsia" w:hAnsiTheme="minorHAnsi" w:cstheme="minorBidi"/>
              <w:noProof/>
              <w:color w:val="auto"/>
            </w:rPr>
          </w:pPr>
          <w:hyperlink w:anchor="_Toc502342808" w:history="1">
            <w:r w:rsidRPr="00015BEE">
              <w:rPr>
                <w:rStyle w:val="Hipervnculo"/>
                <w:rFonts w:ascii="ZapfHumnst Dm BT" w:eastAsia="ZapfHumnst Dm BT" w:hAnsi="ZapfHumnst Dm BT" w:cs="ZapfHumnst Dm BT"/>
                <w:noProof/>
              </w:rPr>
              <w:t>6.</w:t>
            </w:r>
            <w:r>
              <w:rPr>
                <w:rFonts w:asciiTheme="minorHAnsi" w:eastAsiaTheme="minorEastAsia" w:hAnsiTheme="minorHAnsi" w:cstheme="minorBidi"/>
                <w:noProof/>
                <w:color w:val="auto"/>
              </w:rPr>
              <w:tab/>
            </w:r>
            <w:r w:rsidRPr="00015BEE">
              <w:rPr>
                <w:rStyle w:val="Hipervnculo"/>
                <w:rFonts w:ascii="ZapfHumnst Dm BT" w:eastAsia="ZapfHumnst Dm BT" w:hAnsi="ZapfHumnst Dm BT" w:cs="ZapfHumnst Dm BT"/>
                <w:noProof/>
              </w:rPr>
              <w:t>Alternativa de mejora del proceso</w:t>
            </w:r>
            <w:r>
              <w:rPr>
                <w:noProof/>
                <w:webHidden/>
              </w:rPr>
              <w:tab/>
            </w:r>
            <w:r>
              <w:rPr>
                <w:noProof/>
                <w:webHidden/>
              </w:rPr>
              <w:fldChar w:fldCharType="begin"/>
            </w:r>
            <w:r>
              <w:rPr>
                <w:noProof/>
                <w:webHidden/>
              </w:rPr>
              <w:instrText xml:space="preserve"> PAGEREF _Toc502342808 \h </w:instrText>
            </w:r>
            <w:r>
              <w:rPr>
                <w:noProof/>
                <w:webHidden/>
              </w:rPr>
            </w:r>
            <w:r>
              <w:rPr>
                <w:noProof/>
                <w:webHidden/>
              </w:rPr>
              <w:fldChar w:fldCharType="separate"/>
            </w:r>
            <w:r w:rsidR="00753B6C">
              <w:rPr>
                <w:noProof/>
                <w:webHidden/>
              </w:rPr>
              <w:t>20</w:t>
            </w:r>
            <w:r>
              <w:rPr>
                <w:noProof/>
                <w:webHidden/>
              </w:rPr>
              <w:fldChar w:fldCharType="end"/>
            </w:r>
          </w:hyperlink>
        </w:p>
        <w:p w14:paraId="5AE36566" w14:textId="77455E1A" w:rsidR="0063256C" w:rsidRDefault="0063256C">
          <w:pPr>
            <w:pStyle w:val="TDC1"/>
            <w:tabs>
              <w:tab w:val="left" w:pos="440"/>
              <w:tab w:val="right" w:pos="8494"/>
            </w:tabs>
            <w:rPr>
              <w:rFonts w:asciiTheme="minorHAnsi" w:eastAsiaTheme="minorEastAsia" w:hAnsiTheme="minorHAnsi" w:cstheme="minorBidi"/>
              <w:noProof/>
              <w:color w:val="auto"/>
            </w:rPr>
          </w:pPr>
          <w:hyperlink w:anchor="_Toc502342809" w:history="1">
            <w:r w:rsidRPr="00015BEE">
              <w:rPr>
                <w:rStyle w:val="Hipervnculo"/>
                <w:rFonts w:ascii="ZapfHumnst Dm BT" w:eastAsia="ZapfHumnst Dm BT" w:hAnsi="ZapfHumnst Dm BT" w:cs="ZapfHumnst Dm BT"/>
                <w:noProof/>
              </w:rPr>
              <w:t>7.</w:t>
            </w:r>
            <w:r>
              <w:rPr>
                <w:rFonts w:asciiTheme="minorHAnsi" w:eastAsiaTheme="minorEastAsia" w:hAnsiTheme="minorHAnsi" w:cstheme="minorBidi"/>
                <w:noProof/>
                <w:color w:val="auto"/>
              </w:rPr>
              <w:tab/>
            </w:r>
            <w:r w:rsidRPr="00015BEE">
              <w:rPr>
                <w:rStyle w:val="Hipervnculo"/>
                <w:rFonts w:ascii="ZapfHumnst Dm BT" w:eastAsia="ZapfHumnst Dm BT" w:hAnsi="ZapfHumnst Dm BT" w:cs="ZapfHumnst Dm BT"/>
                <w:noProof/>
              </w:rPr>
              <w:t>Referencias bibliográficas</w:t>
            </w:r>
            <w:r>
              <w:rPr>
                <w:noProof/>
                <w:webHidden/>
              </w:rPr>
              <w:tab/>
            </w:r>
            <w:r>
              <w:rPr>
                <w:noProof/>
                <w:webHidden/>
              </w:rPr>
              <w:fldChar w:fldCharType="begin"/>
            </w:r>
            <w:r>
              <w:rPr>
                <w:noProof/>
                <w:webHidden/>
              </w:rPr>
              <w:instrText xml:space="preserve"> PAGEREF _Toc502342809 \h </w:instrText>
            </w:r>
            <w:r>
              <w:rPr>
                <w:noProof/>
                <w:webHidden/>
              </w:rPr>
            </w:r>
            <w:r>
              <w:rPr>
                <w:noProof/>
                <w:webHidden/>
              </w:rPr>
              <w:fldChar w:fldCharType="separate"/>
            </w:r>
            <w:r w:rsidR="00753B6C">
              <w:rPr>
                <w:noProof/>
                <w:webHidden/>
              </w:rPr>
              <w:t>21</w:t>
            </w:r>
            <w:r>
              <w:rPr>
                <w:noProof/>
                <w:webHidden/>
              </w:rPr>
              <w:fldChar w:fldCharType="end"/>
            </w:r>
          </w:hyperlink>
        </w:p>
        <w:p w14:paraId="01AD65AE" w14:textId="5FF24F3D" w:rsidR="002C282F" w:rsidRDefault="00386795">
          <w:pPr>
            <w:tabs>
              <w:tab w:val="left" w:pos="440"/>
              <w:tab w:val="right" w:pos="8494"/>
            </w:tabs>
            <w:spacing w:after="100"/>
          </w:pPr>
          <w:r>
            <w:fldChar w:fldCharType="end"/>
          </w:r>
        </w:p>
      </w:sdtContent>
    </w:sdt>
    <w:p w14:paraId="74226FD1" w14:textId="2BD6AF28" w:rsidR="002C282F" w:rsidRDefault="002C282F"/>
    <w:p w14:paraId="660A4E12" w14:textId="4FE2FDEE" w:rsidR="002743C4" w:rsidRDefault="002743C4"/>
    <w:p w14:paraId="52347CBC" w14:textId="500197E9" w:rsidR="002743C4" w:rsidRDefault="002743C4"/>
    <w:p w14:paraId="682DA5B3" w14:textId="25B2C2D0" w:rsidR="002743C4" w:rsidRDefault="002743C4"/>
    <w:p w14:paraId="55E866C0" w14:textId="0C7CE990" w:rsidR="002743C4" w:rsidRDefault="002743C4"/>
    <w:p w14:paraId="2F18EE10" w14:textId="1CF4C799" w:rsidR="002743C4" w:rsidRDefault="002743C4"/>
    <w:p w14:paraId="7599E829" w14:textId="596F287E" w:rsidR="002743C4" w:rsidRDefault="002743C4"/>
    <w:p w14:paraId="1871542D" w14:textId="415CE92F" w:rsidR="002743C4" w:rsidRDefault="002743C4"/>
    <w:p w14:paraId="246A8412" w14:textId="5268D4AA" w:rsidR="002743C4" w:rsidRDefault="002743C4"/>
    <w:p w14:paraId="1AB35BA5" w14:textId="4677D436" w:rsidR="002743C4" w:rsidRDefault="002743C4"/>
    <w:p w14:paraId="7E14E6EB" w14:textId="06EFEEDB" w:rsidR="002743C4" w:rsidRDefault="002743C4"/>
    <w:p w14:paraId="3DAB030D" w14:textId="5DA9B6F0" w:rsidR="002743C4" w:rsidRDefault="002743C4"/>
    <w:p w14:paraId="52DC0BAE" w14:textId="1CB5345A" w:rsidR="002743C4" w:rsidRDefault="002743C4"/>
    <w:p w14:paraId="6EA626D3" w14:textId="6AF1A007" w:rsidR="002743C4" w:rsidRDefault="002743C4"/>
    <w:p w14:paraId="52952F5E" w14:textId="337B2D89" w:rsidR="002743C4" w:rsidRDefault="002743C4"/>
    <w:p w14:paraId="7D560227" w14:textId="05335810" w:rsidR="00603072" w:rsidRDefault="00603072" w:rsidP="00603072">
      <w:pPr>
        <w:keepNext/>
        <w:keepLines/>
        <w:spacing w:before="240" w:after="0"/>
        <w:jc w:val="center"/>
        <w:rPr>
          <w:rFonts w:ascii="ZapfHumnst Dm BT" w:eastAsia="ZapfHumnst Dm BT" w:hAnsi="ZapfHumnst Dm BT" w:cs="ZapfHumnst Dm BT"/>
          <w:color w:val="2F5496"/>
          <w:sz w:val="36"/>
          <w:szCs w:val="36"/>
        </w:rPr>
      </w:pPr>
      <w:r>
        <w:rPr>
          <w:rFonts w:ascii="ZapfHumnst Dm BT" w:eastAsia="ZapfHumnst Dm BT" w:hAnsi="ZapfHumnst Dm BT" w:cs="ZapfHumnst Dm BT"/>
          <w:color w:val="2F5496"/>
          <w:sz w:val="36"/>
          <w:szCs w:val="36"/>
        </w:rPr>
        <w:t>Índice de figuras</w:t>
      </w:r>
    </w:p>
    <w:p w14:paraId="1E6C9D19" w14:textId="77777777" w:rsidR="002B0385" w:rsidRDefault="002B0385">
      <w:pPr>
        <w:pStyle w:val="Tabladeilustraciones"/>
        <w:tabs>
          <w:tab w:val="right" w:leader="dot" w:pos="8494"/>
        </w:tabs>
      </w:pPr>
    </w:p>
    <w:p w14:paraId="2A5CE130" w14:textId="77777777" w:rsidR="002B0385" w:rsidRDefault="002B0385">
      <w:pPr>
        <w:pStyle w:val="Tabladeilustraciones"/>
        <w:tabs>
          <w:tab w:val="right" w:leader="dot" w:pos="8494"/>
        </w:tabs>
      </w:pPr>
    </w:p>
    <w:p w14:paraId="14669E35" w14:textId="7ABC1630" w:rsidR="0063256C" w:rsidRDefault="002B0385">
      <w:pPr>
        <w:pStyle w:val="Tabladeilustraciones"/>
        <w:tabs>
          <w:tab w:val="right" w:leader="dot" w:pos="8494"/>
        </w:tabs>
        <w:rPr>
          <w:rFonts w:asciiTheme="minorHAnsi" w:eastAsiaTheme="minorEastAsia" w:hAnsiTheme="minorHAnsi" w:cstheme="minorBidi"/>
          <w:noProof/>
          <w:color w:val="auto"/>
        </w:rPr>
      </w:pPr>
      <w:r>
        <w:fldChar w:fldCharType="begin"/>
      </w:r>
      <w:r>
        <w:instrText xml:space="preserve"> TOC \h \z \c "Figura" </w:instrText>
      </w:r>
      <w:r>
        <w:fldChar w:fldCharType="separate"/>
      </w:r>
      <w:hyperlink w:anchor="_Toc502342810" w:history="1">
        <w:r w:rsidR="0063256C" w:rsidRPr="00315297">
          <w:rPr>
            <w:rStyle w:val="Hipervnculo"/>
            <w:noProof/>
          </w:rPr>
          <w:t>Figura 1. RdPC propuesta</w:t>
        </w:r>
        <w:r w:rsidR="0063256C">
          <w:rPr>
            <w:noProof/>
            <w:webHidden/>
          </w:rPr>
          <w:tab/>
        </w:r>
        <w:r w:rsidR="0063256C">
          <w:rPr>
            <w:noProof/>
            <w:webHidden/>
          </w:rPr>
          <w:fldChar w:fldCharType="begin"/>
        </w:r>
        <w:r w:rsidR="0063256C">
          <w:rPr>
            <w:noProof/>
            <w:webHidden/>
          </w:rPr>
          <w:instrText xml:space="preserve"> PAGEREF _Toc502342810 \h </w:instrText>
        </w:r>
        <w:r w:rsidR="0063256C">
          <w:rPr>
            <w:noProof/>
            <w:webHidden/>
          </w:rPr>
        </w:r>
        <w:r w:rsidR="0063256C">
          <w:rPr>
            <w:noProof/>
            <w:webHidden/>
          </w:rPr>
          <w:fldChar w:fldCharType="separate"/>
        </w:r>
        <w:r w:rsidR="00753B6C">
          <w:rPr>
            <w:noProof/>
            <w:webHidden/>
          </w:rPr>
          <w:t>5</w:t>
        </w:r>
        <w:r w:rsidR="0063256C">
          <w:rPr>
            <w:noProof/>
            <w:webHidden/>
          </w:rPr>
          <w:fldChar w:fldCharType="end"/>
        </w:r>
      </w:hyperlink>
    </w:p>
    <w:p w14:paraId="3FD02674" w14:textId="11931C06"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1" w:history="1">
        <w:r w:rsidRPr="00315297">
          <w:rPr>
            <w:rStyle w:val="Hipervnculo"/>
            <w:noProof/>
          </w:rPr>
          <w:t>Figura 2. Tiempo de simulación especificado en Arena</w:t>
        </w:r>
        <w:r>
          <w:rPr>
            <w:noProof/>
            <w:webHidden/>
          </w:rPr>
          <w:tab/>
        </w:r>
        <w:r>
          <w:rPr>
            <w:noProof/>
            <w:webHidden/>
          </w:rPr>
          <w:fldChar w:fldCharType="begin"/>
        </w:r>
        <w:r>
          <w:rPr>
            <w:noProof/>
            <w:webHidden/>
          </w:rPr>
          <w:instrText xml:space="preserve"> PAGEREF _Toc502342811 \h </w:instrText>
        </w:r>
        <w:r>
          <w:rPr>
            <w:noProof/>
            <w:webHidden/>
          </w:rPr>
        </w:r>
        <w:r>
          <w:rPr>
            <w:noProof/>
            <w:webHidden/>
          </w:rPr>
          <w:fldChar w:fldCharType="separate"/>
        </w:r>
        <w:r w:rsidR="00753B6C">
          <w:rPr>
            <w:noProof/>
            <w:webHidden/>
          </w:rPr>
          <w:t>9</w:t>
        </w:r>
        <w:r>
          <w:rPr>
            <w:noProof/>
            <w:webHidden/>
          </w:rPr>
          <w:fldChar w:fldCharType="end"/>
        </w:r>
      </w:hyperlink>
    </w:p>
    <w:p w14:paraId="2F6009C2" w14:textId="3EEE3BBB"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2" w:history="1">
        <w:r w:rsidRPr="00315297">
          <w:rPr>
            <w:rStyle w:val="Hipervnculo"/>
            <w:noProof/>
          </w:rPr>
          <w:t>Figura 3. Modelo desarrollado en Arena</w:t>
        </w:r>
        <w:r>
          <w:rPr>
            <w:noProof/>
            <w:webHidden/>
          </w:rPr>
          <w:tab/>
        </w:r>
        <w:r>
          <w:rPr>
            <w:noProof/>
            <w:webHidden/>
          </w:rPr>
          <w:fldChar w:fldCharType="begin"/>
        </w:r>
        <w:r>
          <w:rPr>
            <w:noProof/>
            <w:webHidden/>
          </w:rPr>
          <w:instrText xml:space="preserve"> PAGEREF _Toc502342812 \h </w:instrText>
        </w:r>
        <w:r>
          <w:rPr>
            <w:noProof/>
            <w:webHidden/>
          </w:rPr>
        </w:r>
        <w:r>
          <w:rPr>
            <w:noProof/>
            <w:webHidden/>
          </w:rPr>
          <w:fldChar w:fldCharType="separate"/>
        </w:r>
        <w:r w:rsidR="00753B6C">
          <w:rPr>
            <w:noProof/>
            <w:webHidden/>
          </w:rPr>
          <w:t>9</w:t>
        </w:r>
        <w:r>
          <w:rPr>
            <w:noProof/>
            <w:webHidden/>
          </w:rPr>
          <w:fldChar w:fldCharType="end"/>
        </w:r>
      </w:hyperlink>
    </w:p>
    <w:p w14:paraId="1263143F" w14:textId="59993506"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3" w:history="1">
        <w:r w:rsidRPr="00315297">
          <w:rPr>
            <w:rStyle w:val="Hipervnculo"/>
            <w:noProof/>
          </w:rPr>
          <w:t>Figura 4. Recepción de las cajas de material y transporte hacia la cinta C1</w:t>
        </w:r>
        <w:r>
          <w:rPr>
            <w:noProof/>
            <w:webHidden/>
          </w:rPr>
          <w:tab/>
        </w:r>
        <w:r>
          <w:rPr>
            <w:noProof/>
            <w:webHidden/>
          </w:rPr>
          <w:fldChar w:fldCharType="begin"/>
        </w:r>
        <w:r>
          <w:rPr>
            <w:noProof/>
            <w:webHidden/>
          </w:rPr>
          <w:instrText xml:space="preserve"> PAGEREF _Toc502342813 \h </w:instrText>
        </w:r>
        <w:r>
          <w:rPr>
            <w:noProof/>
            <w:webHidden/>
          </w:rPr>
        </w:r>
        <w:r>
          <w:rPr>
            <w:noProof/>
            <w:webHidden/>
          </w:rPr>
          <w:fldChar w:fldCharType="separate"/>
        </w:r>
        <w:r w:rsidR="00753B6C">
          <w:rPr>
            <w:noProof/>
            <w:webHidden/>
          </w:rPr>
          <w:t>10</w:t>
        </w:r>
        <w:r>
          <w:rPr>
            <w:noProof/>
            <w:webHidden/>
          </w:rPr>
          <w:fldChar w:fldCharType="end"/>
        </w:r>
      </w:hyperlink>
    </w:p>
    <w:p w14:paraId="7E0C7446" w14:textId="7AF2033C"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4" w:history="1">
        <w:r w:rsidRPr="00315297">
          <w:rPr>
            <w:rStyle w:val="Hipervnculo"/>
            <w:noProof/>
          </w:rPr>
          <w:t>Figura 5. Traslado de las piezas en C1 e introducción en la máquina MA1</w:t>
        </w:r>
        <w:r>
          <w:rPr>
            <w:noProof/>
            <w:webHidden/>
          </w:rPr>
          <w:tab/>
        </w:r>
        <w:r>
          <w:rPr>
            <w:noProof/>
            <w:webHidden/>
          </w:rPr>
          <w:fldChar w:fldCharType="begin"/>
        </w:r>
        <w:r>
          <w:rPr>
            <w:noProof/>
            <w:webHidden/>
          </w:rPr>
          <w:instrText xml:space="preserve"> PAGEREF _Toc502342814 \h </w:instrText>
        </w:r>
        <w:r>
          <w:rPr>
            <w:noProof/>
            <w:webHidden/>
          </w:rPr>
        </w:r>
        <w:r>
          <w:rPr>
            <w:noProof/>
            <w:webHidden/>
          </w:rPr>
          <w:fldChar w:fldCharType="separate"/>
        </w:r>
        <w:r w:rsidR="00753B6C">
          <w:rPr>
            <w:noProof/>
            <w:webHidden/>
          </w:rPr>
          <w:t>10</w:t>
        </w:r>
        <w:r>
          <w:rPr>
            <w:noProof/>
            <w:webHidden/>
          </w:rPr>
          <w:fldChar w:fldCharType="end"/>
        </w:r>
      </w:hyperlink>
    </w:p>
    <w:p w14:paraId="3ED594E5" w14:textId="24EB6A57"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5" w:history="1">
        <w:r w:rsidRPr="00315297">
          <w:rPr>
            <w:rStyle w:val="Hipervnculo"/>
            <w:noProof/>
          </w:rPr>
          <w:t>Figura 6. Procesamiento de las piezas en las máquinas MA2 y MA3</w:t>
        </w:r>
        <w:r>
          <w:rPr>
            <w:noProof/>
            <w:webHidden/>
          </w:rPr>
          <w:tab/>
        </w:r>
        <w:r>
          <w:rPr>
            <w:noProof/>
            <w:webHidden/>
          </w:rPr>
          <w:fldChar w:fldCharType="begin"/>
        </w:r>
        <w:r>
          <w:rPr>
            <w:noProof/>
            <w:webHidden/>
          </w:rPr>
          <w:instrText xml:space="preserve"> PAGEREF _Toc502342815 \h </w:instrText>
        </w:r>
        <w:r>
          <w:rPr>
            <w:noProof/>
            <w:webHidden/>
          </w:rPr>
        </w:r>
        <w:r>
          <w:rPr>
            <w:noProof/>
            <w:webHidden/>
          </w:rPr>
          <w:fldChar w:fldCharType="separate"/>
        </w:r>
        <w:r w:rsidR="00753B6C">
          <w:rPr>
            <w:noProof/>
            <w:webHidden/>
          </w:rPr>
          <w:t>11</w:t>
        </w:r>
        <w:r>
          <w:rPr>
            <w:noProof/>
            <w:webHidden/>
          </w:rPr>
          <w:fldChar w:fldCharType="end"/>
        </w:r>
      </w:hyperlink>
    </w:p>
    <w:p w14:paraId="22BDEB96" w14:textId="29474F7F"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6" w:history="1">
        <w:r w:rsidRPr="00315297">
          <w:rPr>
            <w:rStyle w:val="Hipervnculo"/>
            <w:noProof/>
          </w:rPr>
          <w:t>Figura 7. Traslado de las maquetas terminadas hacia los almacenes</w:t>
        </w:r>
        <w:r>
          <w:rPr>
            <w:noProof/>
            <w:webHidden/>
          </w:rPr>
          <w:tab/>
        </w:r>
        <w:r>
          <w:rPr>
            <w:noProof/>
            <w:webHidden/>
          </w:rPr>
          <w:fldChar w:fldCharType="begin"/>
        </w:r>
        <w:r>
          <w:rPr>
            <w:noProof/>
            <w:webHidden/>
          </w:rPr>
          <w:instrText xml:space="preserve"> PAGEREF _Toc502342816 \h </w:instrText>
        </w:r>
        <w:r>
          <w:rPr>
            <w:noProof/>
            <w:webHidden/>
          </w:rPr>
        </w:r>
        <w:r>
          <w:rPr>
            <w:noProof/>
            <w:webHidden/>
          </w:rPr>
          <w:fldChar w:fldCharType="separate"/>
        </w:r>
        <w:r w:rsidR="00753B6C">
          <w:rPr>
            <w:noProof/>
            <w:webHidden/>
          </w:rPr>
          <w:t>11</w:t>
        </w:r>
        <w:r>
          <w:rPr>
            <w:noProof/>
            <w:webHidden/>
          </w:rPr>
          <w:fldChar w:fldCharType="end"/>
        </w:r>
      </w:hyperlink>
    </w:p>
    <w:p w14:paraId="6B039D86" w14:textId="2D3B7200"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7" w:history="1">
        <w:r w:rsidRPr="00315297">
          <w:rPr>
            <w:rStyle w:val="Hipervnculo"/>
            <w:noProof/>
          </w:rPr>
          <w:t>Figura 8. Creación y atención de pedidos</w:t>
        </w:r>
        <w:r>
          <w:rPr>
            <w:noProof/>
            <w:webHidden/>
          </w:rPr>
          <w:tab/>
        </w:r>
        <w:r>
          <w:rPr>
            <w:noProof/>
            <w:webHidden/>
          </w:rPr>
          <w:fldChar w:fldCharType="begin"/>
        </w:r>
        <w:r>
          <w:rPr>
            <w:noProof/>
            <w:webHidden/>
          </w:rPr>
          <w:instrText xml:space="preserve"> PAGEREF _Toc502342817 \h </w:instrText>
        </w:r>
        <w:r>
          <w:rPr>
            <w:noProof/>
            <w:webHidden/>
          </w:rPr>
        </w:r>
        <w:r>
          <w:rPr>
            <w:noProof/>
            <w:webHidden/>
          </w:rPr>
          <w:fldChar w:fldCharType="separate"/>
        </w:r>
        <w:r w:rsidR="00753B6C">
          <w:rPr>
            <w:noProof/>
            <w:webHidden/>
          </w:rPr>
          <w:t>12</w:t>
        </w:r>
        <w:r>
          <w:rPr>
            <w:noProof/>
            <w:webHidden/>
          </w:rPr>
          <w:fldChar w:fldCharType="end"/>
        </w:r>
      </w:hyperlink>
    </w:p>
    <w:p w14:paraId="04BF1B30" w14:textId="46F399AE"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8" w:history="1">
        <w:r w:rsidRPr="00315297">
          <w:rPr>
            <w:rStyle w:val="Hipervnculo"/>
            <w:noProof/>
          </w:rPr>
          <w:t>Figura 9. Utilización de las máquinas MA1, MA2, MA3</w:t>
        </w:r>
        <w:r>
          <w:rPr>
            <w:noProof/>
            <w:webHidden/>
          </w:rPr>
          <w:tab/>
        </w:r>
        <w:r>
          <w:rPr>
            <w:noProof/>
            <w:webHidden/>
          </w:rPr>
          <w:fldChar w:fldCharType="begin"/>
        </w:r>
        <w:r>
          <w:rPr>
            <w:noProof/>
            <w:webHidden/>
          </w:rPr>
          <w:instrText xml:space="preserve"> PAGEREF _Toc502342818 \h </w:instrText>
        </w:r>
        <w:r>
          <w:rPr>
            <w:noProof/>
            <w:webHidden/>
          </w:rPr>
        </w:r>
        <w:r>
          <w:rPr>
            <w:noProof/>
            <w:webHidden/>
          </w:rPr>
          <w:fldChar w:fldCharType="separate"/>
        </w:r>
        <w:r w:rsidR="00753B6C">
          <w:rPr>
            <w:noProof/>
            <w:webHidden/>
          </w:rPr>
          <w:t>17</w:t>
        </w:r>
        <w:r>
          <w:rPr>
            <w:noProof/>
            <w:webHidden/>
          </w:rPr>
          <w:fldChar w:fldCharType="end"/>
        </w:r>
      </w:hyperlink>
    </w:p>
    <w:p w14:paraId="3282BD81" w14:textId="750EAD94"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19" w:history="1">
        <w:r w:rsidRPr="00315297">
          <w:rPr>
            <w:rStyle w:val="Hipervnculo"/>
            <w:noProof/>
          </w:rPr>
          <w:t>Figura 10. Configuración del módulo de tipo Process que permite pasar una pieza a la máquina MA2 o MA3 libre</w:t>
        </w:r>
        <w:r>
          <w:rPr>
            <w:noProof/>
            <w:webHidden/>
          </w:rPr>
          <w:tab/>
        </w:r>
        <w:r>
          <w:rPr>
            <w:noProof/>
            <w:webHidden/>
          </w:rPr>
          <w:fldChar w:fldCharType="begin"/>
        </w:r>
        <w:r>
          <w:rPr>
            <w:noProof/>
            <w:webHidden/>
          </w:rPr>
          <w:instrText xml:space="preserve"> PAGEREF _Toc502342819 \h </w:instrText>
        </w:r>
        <w:r>
          <w:rPr>
            <w:noProof/>
            <w:webHidden/>
          </w:rPr>
        </w:r>
        <w:r>
          <w:rPr>
            <w:noProof/>
            <w:webHidden/>
          </w:rPr>
          <w:fldChar w:fldCharType="separate"/>
        </w:r>
        <w:r w:rsidR="00753B6C">
          <w:rPr>
            <w:noProof/>
            <w:webHidden/>
          </w:rPr>
          <w:t>18</w:t>
        </w:r>
        <w:r>
          <w:rPr>
            <w:noProof/>
            <w:webHidden/>
          </w:rPr>
          <w:fldChar w:fldCharType="end"/>
        </w:r>
      </w:hyperlink>
    </w:p>
    <w:p w14:paraId="5CACD920" w14:textId="0108A84B"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20" w:history="1">
        <w:r w:rsidRPr="00315297">
          <w:rPr>
            <w:rStyle w:val="Hipervnculo"/>
            <w:noProof/>
          </w:rPr>
          <w:t>Figura 11. Configuració</w:t>
        </w:r>
        <w:r w:rsidRPr="00315297">
          <w:rPr>
            <w:rStyle w:val="Hipervnculo"/>
            <w:noProof/>
          </w:rPr>
          <w:t>n</w:t>
        </w:r>
        <w:r w:rsidRPr="00315297">
          <w:rPr>
            <w:rStyle w:val="Hipervnculo"/>
            <w:noProof/>
          </w:rPr>
          <w:t xml:space="preserve"> de los recursos en el módulo de tipo Process que permite pasar una pieza a la máquina MA2 o MA3 libre</w:t>
        </w:r>
        <w:r>
          <w:rPr>
            <w:noProof/>
            <w:webHidden/>
          </w:rPr>
          <w:tab/>
        </w:r>
        <w:r>
          <w:rPr>
            <w:noProof/>
            <w:webHidden/>
          </w:rPr>
          <w:fldChar w:fldCharType="begin"/>
        </w:r>
        <w:r>
          <w:rPr>
            <w:noProof/>
            <w:webHidden/>
          </w:rPr>
          <w:instrText xml:space="preserve"> PAGEREF _Toc502342820 \h </w:instrText>
        </w:r>
        <w:r>
          <w:rPr>
            <w:noProof/>
            <w:webHidden/>
          </w:rPr>
        </w:r>
        <w:r>
          <w:rPr>
            <w:noProof/>
            <w:webHidden/>
          </w:rPr>
          <w:fldChar w:fldCharType="separate"/>
        </w:r>
        <w:r w:rsidR="00753B6C">
          <w:rPr>
            <w:noProof/>
            <w:webHidden/>
          </w:rPr>
          <w:t>18</w:t>
        </w:r>
        <w:r>
          <w:rPr>
            <w:noProof/>
            <w:webHidden/>
          </w:rPr>
          <w:fldChar w:fldCharType="end"/>
        </w:r>
      </w:hyperlink>
    </w:p>
    <w:p w14:paraId="6E12839A" w14:textId="0B9F4AC6"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21" w:history="1">
        <w:r w:rsidRPr="00315297">
          <w:rPr>
            <w:rStyle w:val="Hipervnculo"/>
            <w:noProof/>
          </w:rPr>
          <w:t>Figura 12. Módulo Available machines (de tipo Set), utilizado para indicar que se utilice la máquina MA2 o M</w:t>
        </w:r>
        <w:r w:rsidRPr="00315297">
          <w:rPr>
            <w:rStyle w:val="Hipervnculo"/>
            <w:noProof/>
          </w:rPr>
          <w:t>A</w:t>
        </w:r>
        <w:r w:rsidRPr="00315297">
          <w:rPr>
            <w:rStyle w:val="Hipervnculo"/>
            <w:noProof/>
          </w:rPr>
          <w:t>3 libre</w:t>
        </w:r>
        <w:r>
          <w:rPr>
            <w:noProof/>
            <w:webHidden/>
          </w:rPr>
          <w:tab/>
        </w:r>
        <w:r>
          <w:rPr>
            <w:noProof/>
            <w:webHidden/>
          </w:rPr>
          <w:fldChar w:fldCharType="begin"/>
        </w:r>
        <w:r>
          <w:rPr>
            <w:noProof/>
            <w:webHidden/>
          </w:rPr>
          <w:instrText xml:space="preserve"> PAGEREF _Toc502342821 \h </w:instrText>
        </w:r>
        <w:r>
          <w:rPr>
            <w:noProof/>
            <w:webHidden/>
          </w:rPr>
        </w:r>
        <w:r>
          <w:rPr>
            <w:noProof/>
            <w:webHidden/>
          </w:rPr>
          <w:fldChar w:fldCharType="separate"/>
        </w:r>
        <w:r w:rsidR="00753B6C">
          <w:rPr>
            <w:noProof/>
            <w:webHidden/>
          </w:rPr>
          <w:t>19</w:t>
        </w:r>
        <w:r>
          <w:rPr>
            <w:noProof/>
            <w:webHidden/>
          </w:rPr>
          <w:fldChar w:fldCharType="end"/>
        </w:r>
      </w:hyperlink>
    </w:p>
    <w:p w14:paraId="574FA920" w14:textId="32624F0F" w:rsidR="0063256C" w:rsidRDefault="0063256C">
      <w:pPr>
        <w:pStyle w:val="Tabladeilustraciones"/>
        <w:tabs>
          <w:tab w:val="right" w:leader="dot" w:pos="8494"/>
        </w:tabs>
        <w:rPr>
          <w:rFonts w:asciiTheme="minorHAnsi" w:eastAsiaTheme="minorEastAsia" w:hAnsiTheme="minorHAnsi" w:cstheme="minorBidi"/>
          <w:noProof/>
          <w:color w:val="auto"/>
        </w:rPr>
      </w:pPr>
      <w:hyperlink w:anchor="_Toc502342822" w:history="1">
        <w:r w:rsidRPr="00315297">
          <w:rPr>
            <w:rStyle w:val="Hipervnculo"/>
            <w:noProof/>
          </w:rPr>
          <w:t>Figura 13. Algunos resultados de realizar las mejoras</w:t>
        </w:r>
        <w:r>
          <w:rPr>
            <w:noProof/>
            <w:webHidden/>
          </w:rPr>
          <w:tab/>
        </w:r>
        <w:r>
          <w:rPr>
            <w:noProof/>
            <w:webHidden/>
          </w:rPr>
          <w:fldChar w:fldCharType="begin"/>
        </w:r>
        <w:r>
          <w:rPr>
            <w:noProof/>
            <w:webHidden/>
          </w:rPr>
          <w:instrText xml:space="preserve"> PAGEREF _Toc502342822 \h </w:instrText>
        </w:r>
        <w:r>
          <w:rPr>
            <w:noProof/>
            <w:webHidden/>
          </w:rPr>
        </w:r>
        <w:r>
          <w:rPr>
            <w:noProof/>
            <w:webHidden/>
          </w:rPr>
          <w:fldChar w:fldCharType="separate"/>
        </w:r>
        <w:r w:rsidR="00753B6C">
          <w:rPr>
            <w:noProof/>
            <w:webHidden/>
          </w:rPr>
          <w:t>21</w:t>
        </w:r>
        <w:r>
          <w:rPr>
            <w:noProof/>
            <w:webHidden/>
          </w:rPr>
          <w:fldChar w:fldCharType="end"/>
        </w:r>
      </w:hyperlink>
    </w:p>
    <w:p w14:paraId="6942052C" w14:textId="29A40528" w:rsidR="002743C4" w:rsidRDefault="002B0385">
      <w:r>
        <w:fldChar w:fldCharType="end"/>
      </w:r>
    </w:p>
    <w:p w14:paraId="68289A30" w14:textId="77777777" w:rsidR="002C282F" w:rsidRDefault="002C282F">
      <w:pPr>
        <w:spacing w:after="0"/>
        <w:jc w:val="both"/>
        <w:rPr>
          <w:rFonts w:ascii="ZapfHumnst Dm BT" w:eastAsia="ZapfHumnst Dm BT" w:hAnsi="ZapfHumnst Dm BT" w:cs="ZapfHumnst Dm BT"/>
          <w:sz w:val="28"/>
          <w:szCs w:val="28"/>
        </w:rPr>
      </w:pPr>
    </w:p>
    <w:p w14:paraId="78B01E8B" w14:textId="42EA1336" w:rsidR="002C282F" w:rsidRDefault="002C282F">
      <w:pPr>
        <w:spacing w:after="0"/>
        <w:jc w:val="both"/>
        <w:rPr>
          <w:rFonts w:ascii="ZapfHumnst Dm BT" w:eastAsia="ZapfHumnst Dm BT" w:hAnsi="ZapfHumnst Dm BT" w:cs="ZapfHumnst Dm BT"/>
          <w:sz w:val="28"/>
          <w:szCs w:val="28"/>
        </w:rPr>
      </w:pPr>
    </w:p>
    <w:p w14:paraId="28EFDB28" w14:textId="5F22252F" w:rsidR="002B0385" w:rsidRDefault="002B0385">
      <w:pPr>
        <w:spacing w:after="0"/>
        <w:jc w:val="both"/>
        <w:rPr>
          <w:rFonts w:ascii="ZapfHumnst Dm BT" w:eastAsia="ZapfHumnst Dm BT" w:hAnsi="ZapfHumnst Dm BT" w:cs="ZapfHumnst Dm BT"/>
          <w:sz w:val="28"/>
          <w:szCs w:val="28"/>
        </w:rPr>
      </w:pPr>
    </w:p>
    <w:p w14:paraId="3BF96280" w14:textId="3F1D5B3C" w:rsidR="002B0385" w:rsidRDefault="002B0385">
      <w:pPr>
        <w:spacing w:after="0"/>
        <w:jc w:val="both"/>
        <w:rPr>
          <w:rFonts w:ascii="ZapfHumnst Dm BT" w:eastAsia="ZapfHumnst Dm BT" w:hAnsi="ZapfHumnst Dm BT" w:cs="ZapfHumnst Dm BT"/>
          <w:sz w:val="28"/>
          <w:szCs w:val="28"/>
        </w:rPr>
      </w:pPr>
    </w:p>
    <w:p w14:paraId="6441EEBA" w14:textId="6830EAAE" w:rsidR="002B0385" w:rsidRDefault="002B0385">
      <w:pPr>
        <w:spacing w:after="0"/>
        <w:jc w:val="both"/>
        <w:rPr>
          <w:rFonts w:ascii="ZapfHumnst Dm BT" w:eastAsia="ZapfHumnst Dm BT" w:hAnsi="ZapfHumnst Dm BT" w:cs="ZapfHumnst Dm BT"/>
          <w:sz w:val="28"/>
          <w:szCs w:val="28"/>
        </w:rPr>
      </w:pPr>
    </w:p>
    <w:p w14:paraId="37A80AA0" w14:textId="00A1597A" w:rsidR="002B0385" w:rsidRDefault="002B0385">
      <w:pPr>
        <w:spacing w:after="0"/>
        <w:jc w:val="both"/>
        <w:rPr>
          <w:rFonts w:ascii="ZapfHumnst Dm BT" w:eastAsia="ZapfHumnst Dm BT" w:hAnsi="ZapfHumnst Dm BT" w:cs="ZapfHumnst Dm BT"/>
          <w:sz w:val="28"/>
          <w:szCs w:val="28"/>
        </w:rPr>
      </w:pPr>
    </w:p>
    <w:p w14:paraId="48F24B1A" w14:textId="413C2C63" w:rsidR="002B0385" w:rsidRDefault="002B0385">
      <w:pPr>
        <w:spacing w:after="0"/>
        <w:jc w:val="both"/>
        <w:rPr>
          <w:rFonts w:ascii="ZapfHumnst Dm BT" w:eastAsia="ZapfHumnst Dm BT" w:hAnsi="ZapfHumnst Dm BT" w:cs="ZapfHumnst Dm BT"/>
          <w:sz w:val="28"/>
          <w:szCs w:val="28"/>
        </w:rPr>
      </w:pPr>
    </w:p>
    <w:p w14:paraId="3C7FB279" w14:textId="2B3668AC" w:rsidR="002B0385" w:rsidRDefault="002B0385">
      <w:pPr>
        <w:spacing w:after="0"/>
        <w:jc w:val="both"/>
        <w:rPr>
          <w:rFonts w:ascii="ZapfHumnst Dm BT" w:eastAsia="ZapfHumnst Dm BT" w:hAnsi="ZapfHumnst Dm BT" w:cs="ZapfHumnst Dm BT"/>
          <w:sz w:val="28"/>
          <w:szCs w:val="28"/>
        </w:rPr>
      </w:pPr>
    </w:p>
    <w:p w14:paraId="615A53B7" w14:textId="33E0F576" w:rsidR="002B0385" w:rsidRDefault="002B0385">
      <w:pPr>
        <w:spacing w:after="0"/>
        <w:jc w:val="both"/>
        <w:rPr>
          <w:rFonts w:ascii="ZapfHumnst Dm BT" w:eastAsia="ZapfHumnst Dm BT" w:hAnsi="ZapfHumnst Dm BT" w:cs="ZapfHumnst Dm BT"/>
          <w:sz w:val="28"/>
          <w:szCs w:val="28"/>
        </w:rPr>
      </w:pPr>
    </w:p>
    <w:p w14:paraId="583584FC" w14:textId="0F35975D" w:rsidR="002B0385" w:rsidRDefault="002B0385">
      <w:pPr>
        <w:spacing w:after="0"/>
        <w:jc w:val="both"/>
        <w:rPr>
          <w:rFonts w:ascii="ZapfHumnst Dm BT" w:eastAsia="ZapfHumnst Dm BT" w:hAnsi="ZapfHumnst Dm BT" w:cs="ZapfHumnst Dm BT"/>
          <w:sz w:val="28"/>
          <w:szCs w:val="28"/>
        </w:rPr>
      </w:pPr>
    </w:p>
    <w:p w14:paraId="15FC8E39" w14:textId="7A77C618" w:rsidR="002B0385" w:rsidRDefault="002B0385">
      <w:pPr>
        <w:spacing w:after="0"/>
        <w:jc w:val="both"/>
        <w:rPr>
          <w:rFonts w:ascii="ZapfHumnst Dm BT" w:eastAsia="ZapfHumnst Dm BT" w:hAnsi="ZapfHumnst Dm BT" w:cs="ZapfHumnst Dm BT"/>
          <w:sz w:val="28"/>
          <w:szCs w:val="28"/>
        </w:rPr>
      </w:pPr>
    </w:p>
    <w:p w14:paraId="5FF789FE" w14:textId="07A79C03" w:rsidR="002B0385" w:rsidRDefault="002B0385">
      <w:pPr>
        <w:spacing w:after="0"/>
        <w:jc w:val="both"/>
        <w:rPr>
          <w:rFonts w:ascii="ZapfHumnst Dm BT" w:eastAsia="ZapfHumnst Dm BT" w:hAnsi="ZapfHumnst Dm BT" w:cs="ZapfHumnst Dm BT"/>
          <w:sz w:val="28"/>
          <w:szCs w:val="28"/>
        </w:rPr>
      </w:pPr>
    </w:p>
    <w:p w14:paraId="4418D138" w14:textId="561046CF" w:rsidR="002B0385" w:rsidRDefault="002B0385">
      <w:pPr>
        <w:spacing w:after="0"/>
        <w:jc w:val="both"/>
        <w:rPr>
          <w:rFonts w:ascii="ZapfHumnst Dm BT" w:eastAsia="ZapfHumnst Dm BT" w:hAnsi="ZapfHumnst Dm BT" w:cs="ZapfHumnst Dm BT"/>
          <w:sz w:val="28"/>
          <w:szCs w:val="28"/>
        </w:rPr>
      </w:pPr>
    </w:p>
    <w:p w14:paraId="49795967" w14:textId="01AFAD01" w:rsidR="002B0385" w:rsidRDefault="002B0385">
      <w:pPr>
        <w:spacing w:after="0"/>
        <w:jc w:val="both"/>
        <w:rPr>
          <w:rFonts w:ascii="ZapfHumnst Dm BT" w:eastAsia="ZapfHumnst Dm BT" w:hAnsi="ZapfHumnst Dm BT" w:cs="ZapfHumnst Dm BT"/>
          <w:sz w:val="28"/>
          <w:szCs w:val="28"/>
        </w:rPr>
      </w:pPr>
    </w:p>
    <w:p w14:paraId="4B8CBFF3" w14:textId="5AE1E523" w:rsidR="002B0385" w:rsidRDefault="002B0385">
      <w:pPr>
        <w:spacing w:after="0"/>
        <w:jc w:val="both"/>
        <w:rPr>
          <w:rFonts w:ascii="ZapfHumnst Dm BT" w:eastAsia="ZapfHumnst Dm BT" w:hAnsi="ZapfHumnst Dm BT" w:cs="ZapfHumnst Dm BT"/>
          <w:sz w:val="28"/>
          <w:szCs w:val="28"/>
        </w:rPr>
      </w:pPr>
    </w:p>
    <w:p w14:paraId="272058D7" w14:textId="794F7FFE" w:rsidR="002B0385" w:rsidRDefault="002B0385">
      <w:pPr>
        <w:spacing w:after="0"/>
        <w:jc w:val="both"/>
        <w:rPr>
          <w:rFonts w:ascii="ZapfHumnst Dm BT" w:eastAsia="ZapfHumnst Dm BT" w:hAnsi="ZapfHumnst Dm BT" w:cs="ZapfHumnst Dm BT"/>
          <w:sz w:val="28"/>
          <w:szCs w:val="28"/>
        </w:rPr>
      </w:pPr>
    </w:p>
    <w:p w14:paraId="79EE2D7A" w14:textId="0BB4644C" w:rsidR="002B0385" w:rsidRDefault="002B0385">
      <w:pPr>
        <w:spacing w:after="0"/>
        <w:jc w:val="both"/>
        <w:rPr>
          <w:rFonts w:ascii="ZapfHumnst Dm BT" w:eastAsia="ZapfHumnst Dm BT" w:hAnsi="ZapfHumnst Dm BT" w:cs="ZapfHumnst Dm BT"/>
          <w:sz w:val="28"/>
          <w:szCs w:val="28"/>
        </w:rPr>
      </w:pPr>
    </w:p>
    <w:p w14:paraId="22785CED" w14:textId="71EFA6F7" w:rsidR="002B0385" w:rsidRDefault="002B0385">
      <w:pPr>
        <w:spacing w:after="0"/>
        <w:jc w:val="both"/>
        <w:rPr>
          <w:rFonts w:ascii="ZapfHumnst Dm BT" w:eastAsia="ZapfHumnst Dm BT" w:hAnsi="ZapfHumnst Dm BT" w:cs="ZapfHumnst Dm BT"/>
          <w:sz w:val="28"/>
          <w:szCs w:val="28"/>
        </w:rPr>
      </w:pPr>
    </w:p>
    <w:p w14:paraId="11E536D0" w14:textId="12AAAF3C" w:rsidR="002B0385" w:rsidRDefault="002B0385">
      <w:pPr>
        <w:spacing w:after="0"/>
        <w:jc w:val="both"/>
        <w:rPr>
          <w:rFonts w:ascii="ZapfHumnst Dm BT" w:eastAsia="ZapfHumnst Dm BT" w:hAnsi="ZapfHumnst Dm BT" w:cs="ZapfHumnst Dm BT"/>
          <w:sz w:val="28"/>
          <w:szCs w:val="28"/>
        </w:rPr>
      </w:pPr>
    </w:p>
    <w:p w14:paraId="39114339" w14:textId="2F9C34E8" w:rsidR="002B0385" w:rsidRDefault="002B0385">
      <w:pPr>
        <w:spacing w:after="0"/>
        <w:jc w:val="both"/>
        <w:rPr>
          <w:rFonts w:ascii="ZapfHumnst Dm BT" w:eastAsia="ZapfHumnst Dm BT" w:hAnsi="ZapfHumnst Dm BT" w:cs="ZapfHumnst Dm BT"/>
          <w:sz w:val="28"/>
          <w:szCs w:val="28"/>
        </w:rPr>
      </w:pPr>
    </w:p>
    <w:p w14:paraId="1790A50C" w14:textId="3F5BC139" w:rsidR="002C282F" w:rsidRDefault="002C282F">
      <w:pPr>
        <w:widowControl w:val="0"/>
        <w:spacing w:after="0" w:line="276" w:lineRule="auto"/>
      </w:pPr>
    </w:p>
    <w:p w14:paraId="5A066524" w14:textId="77777777" w:rsidR="002B0385" w:rsidRDefault="002B0385">
      <w:pPr>
        <w:widowControl w:val="0"/>
        <w:spacing w:after="0" w:line="276" w:lineRule="auto"/>
        <w:rPr>
          <w:rFonts w:ascii="ZapfHumnst Dm BT" w:eastAsia="ZapfHumnst Dm BT" w:hAnsi="ZapfHumnst Dm BT" w:cs="ZapfHumnst Dm BT"/>
          <w:sz w:val="28"/>
          <w:szCs w:val="28"/>
        </w:rPr>
        <w:sectPr w:rsidR="002B0385" w:rsidSect="00747647">
          <w:type w:val="continuous"/>
          <w:pgSz w:w="11906" w:h="16838"/>
          <w:pgMar w:top="1417" w:right="1701" w:bottom="1417" w:left="1701" w:header="708" w:footer="708" w:gutter="0"/>
          <w:pgNumType w:fmt="lowerRoman"/>
          <w:cols w:space="720"/>
        </w:sectPr>
      </w:pPr>
    </w:p>
    <w:p w14:paraId="279A7682" w14:textId="5D82DDB9" w:rsidR="00DB7B7F" w:rsidRDefault="00806C47">
      <w:pPr>
        <w:pStyle w:val="Ttulo1"/>
        <w:numPr>
          <w:ilvl w:val="0"/>
          <w:numId w:val="1"/>
        </w:numPr>
        <w:jc w:val="center"/>
        <w:rPr>
          <w:rFonts w:ascii="ZapfHumnst Dm BT" w:eastAsia="ZapfHumnst Dm BT" w:hAnsi="ZapfHumnst Dm BT" w:cs="ZapfHumnst Dm BT"/>
          <w:sz w:val="36"/>
          <w:szCs w:val="36"/>
        </w:rPr>
      </w:pPr>
      <w:bookmarkStart w:id="0" w:name="_Toc502342797"/>
      <w:r>
        <w:rPr>
          <w:rFonts w:ascii="ZapfHumnst Dm BT" w:eastAsia="ZapfHumnst Dm BT" w:hAnsi="ZapfHumnst Dm BT" w:cs="ZapfHumnst Dm BT"/>
          <w:sz w:val="36"/>
          <w:szCs w:val="36"/>
        </w:rPr>
        <w:t>Objetivos de la práctica</w:t>
      </w:r>
      <w:bookmarkEnd w:id="0"/>
    </w:p>
    <w:p w14:paraId="20A1161D" w14:textId="77777777" w:rsidR="000E1C8F" w:rsidRDefault="000E1C8F" w:rsidP="00806C47"/>
    <w:p w14:paraId="31E9A656" w14:textId="779EC2B8" w:rsidR="00806C47" w:rsidRPr="00D62A7F" w:rsidRDefault="000E1C8F" w:rsidP="00D62A7F">
      <w:pPr>
        <w:pStyle w:val="Tabladeilustraciones"/>
        <w:tabs>
          <w:tab w:val="right" w:leader="dot" w:pos="8494"/>
        </w:tabs>
        <w:rPr>
          <w:rFonts w:ascii="ZapfHumnst Dm BT" w:eastAsia="ZapfHumnst Dm BT" w:hAnsi="ZapfHumnst Dm BT" w:cs="ZapfHumnst Dm BT"/>
          <w:sz w:val="24"/>
          <w:szCs w:val="24"/>
        </w:rPr>
      </w:pPr>
      <w:r w:rsidRPr="00D62A7F">
        <w:rPr>
          <w:rFonts w:ascii="ZapfHumnst Dm BT" w:eastAsia="ZapfHumnst Dm BT" w:hAnsi="ZapfHumnst Dm BT" w:cs="ZapfHumnst Dm BT"/>
          <w:sz w:val="24"/>
          <w:szCs w:val="24"/>
        </w:rPr>
        <w:t>La presente práctica tiene como objetivos docentes los siguientes:</w:t>
      </w:r>
    </w:p>
    <w:p w14:paraId="522DB3BE" w14:textId="070C8FEB" w:rsidR="000E1C8F" w:rsidRPr="00D62A7F" w:rsidRDefault="000E1C8F" w:rsidP="00D62A7F">
      <w:pPr>
        <w:pStyle w:val="Tabladeilustraciones"/>
        <w:numPr>
          <w:ilvl w:val="0"/>
          <w:numId w:val="11"/>
        </w:numPr>
        <w:tabs>
          <w:tab w:val="right" w:leader="dot" w:pos="8494"/>
        </w:tabs>
        <w:rPr>
          <w:rFonts w:ascii="ZapfHumnst Dm BT" w:eastAsia="ZapfHumnst Dm BT" w:hAnsi="ZapfHumnst Dm BT" w:cs="ZapfHumnst Dm BT"/>
          <w:sz w:val="24"/>
          <w:szCs w:val="24"/>
        </w:rPr>
      </w:pPr>
      <w:r w:rsidRPr="00D62A7F">
        <w:rPr>
          <w:rFonts w:ascii="ZapfHumnst Dm BT" w:eastAsia="ZapfHumnst Dm BT" w:hAnsi="ZapfHumnst Dm BT" w:cs="ZapfHumnst Dm BT"/>
          <w:sz w:val="24"/>
          <w:szCs w:val="24"/>
        </w:rPr>
        <w:t>Modelar un proceso de fabricación sencillo con las Redes de Petri Coloreadas (RdPC)</w:t>
      </w:r>
    </w:p>
    <w:p w14:paraId="07F9E378" w14:textId="0C761B92" w:rsidR="000E1C8F" w:rsidRPr="00D62A7F" w:rsidRDefault="000E1C8F" w:rsidP="00D62A7F">
      <w:pPr>
        <w:pStyle w:val="Tabladeilustraciones"/>
        <w:numPr>
          <w:ilvl w:val="0"/>
          <w:numId w:val="11"/>
        </w:numPr>
        <w:tabs>
          <w:tab w:val="right" w:leader="dot" w:pos="8494"/>
        </w:tabs>
        <w:rPr>
          <w:rFonts w:ascii="ZapfHumnst Dm BT" w:eastAsia="ZapfHumnst Dm BT" w:hAnsi="ZapfHumnst Dm BT" w:cs="ZapfHumnst Dm BT"/>
          <w:sz w:val="24"/>
          <w:szCs w:val="24"/>
        </w:rPr>
      </w:pPr>
      <w:r w:rsidRPr="00D62A7F">
        <w:rPr>
          <w:rFonts w:ascii="ZapfHumnst Dm BT" w:eastAsia="ZapfHumnst Dm BT" w:hAnsi="ZapfHumnst Dm BT" w:cs="ZapfHumnst Dm BT"/>
          <w:sz w:val="24"/>
          <w:szCs w:val="24"/>
        </w:rPr>
        <w:t>Simular el proceso modelado con el software Arena</w:t>
      </w:r>
    </w:p>
    <w:p w14:paraId="1EB13973" w14:textId="07160C6F" w:rsidR="000E1C8F" w:rsidRPr="00D62A7F" w:rsidRDefault="000E1C8F" w:rsidP="00D62A7F">
      <w:pPr>
        <w:pStyle w:val="Tabladeilustraciones"/>
        <w:numPr>
          <w:ilvl w:val="0"/>
          <w:numId w:val="11"/>
        </w:numPr>
        <w:tabs>
          <w:tab w:val="right" w:leader="dot" w:pos="8494"/>
        </w:tabs>
        <w:rPr>
          <w:rFonts w:ascii="ZapfHumnst Dm BT" w:eastAsia="ZapfHumnst Dm BT" w:hAnsi="ZapfHumnst Dm BT" w:cs="ZapfHumnst Dm BT"/>
          <w:sz w:val="24"/>
          <w:szCs w:val="24"/>
        </w:rPr>
      </w:pPr>
      <w:r w:rsidRPr="00D62A7F">
        <w:rPr>
          <w:rFonts w:ascii="ZapfHumnst Dm BT" w:eastAsia="ZapfHumnst Dm BT" w:hAnsi="ZapfHumnst Dm BT" w:cs="ZapfHumnst Dm BT"/>
          <w:sz w:val="24"/>
          <w:szCs w:val="24"/>
        </w:rPr>
        <w:t>Interpretar los resultados de la simulación realizada</w:t>
      </w:r>
    </w:p>
    <w:p w14:paraId="73E7C50E" w14:textId="10AFA707" w:rsidR="000E1C8F" w:rsidRPr="00D62A7F" w:rsidRDefault="000E1C8F" w:rsidP="00D62A7F">
      <w:pPr>
        <w:pStyle w:val="Tabladeilustraciones"/>
        <w:numPr>
          <w:ilvl w:val="0"/>
          <w:numId w:val="11"/>
        </w:numPr>
        <w:tabs>
          <w:tab w:val="right" w:leader="dot" w:pos="8494"/>
        </w:tabs>
        <w:rPr>
          <w:sz w:val="24"/>
          <w:szCs w:val="24"/>
        </w:rPr>
      </w:pPr>
      <w:r w:rsidRPr="00D62A7F">
        <w:rPr>
          <w:rFonts w:ascii="ZapfHumnst Dm BT" w:eastAsia="ZapfHumnst Dm BT" w:hAnsi="ZapfHumnst Dm BT" w:cs="ZapfHumnst Dm BT"/>
          <w:sz w:val="24"/>
          <w:szCs w:val="24"/>
        </w:rPr>
        <w:t>Atendiendo a los resultados obtenidos proponer una mejora al proceso</w:t>
      </w:r>
    </w:p>
    <w:p w14:paraId="23187C3A" w14:textId="39A22F6E" w:rsidR="002C282F" w:rsidRDefault="00386795">
      <w:pPr>
        <w:pStyle w:val="Ttulo1"/>
        <w:numPr>
          <w:ilvl w:val="0"/>
          <w:numId w:val="1"/>
        </w:numPr>
        <w:jc w:val="center"/>
        <w:rPr>
          <w:rFonts w:ascii="ZapfHumnst Dm BT" w:eastAsia="ZapfHumnst Dm BT" w:hAnsi="ZapfHumnst Dm BT" w:cs="ZapfHumnst Dm BT"/>
          <w:sz w:val="36"/>
          <w:szCs w:val="36"/>
        </w:rPr>
      </w:pPr>
      <w:bookmarkStart w:id="1" w:name="_Toc502342798"/>
      <w:r>
        <w:rPr>
          <w:rFonts w:ascii="ZapfHumnst Dm BT" w:eastAsia="ZapfHumnst Dm BT" w:hAnsi="ZapfHumnst Dm BT" w:cs="ZapfHumnst Dm BT"/>
          <w:sz w:val="36"/>
          <w:szCs w:val="36"/>
        </w:rPr>
        <w:t>Problema propuesto</w:t>
      </w:r>
      <w:bookmarkEnd w:id="1"/>
    </w:p>
    <w:p w14:paraId="67B72B7A" w14:textId="77777777" w:rsidR="00641B70" w:rsidRDefault="00641B70" w:rsidP="00641B70">
      <w:pPr>
        <w:pStyle w:val="Default"/>
      </w:pPr>
    </w:p>
    <w:p w14:paraId="1B803EAE" w14:textId="43C9CB26" w:rsidR="002C282F" w:rsidRPr="00E45F49" w:rsidRDefault="00641B70" w:rsidP="009A4168">
      <w:pPr>
        <w:jc w:val="both"/>
        <w:rPr>
          <w:rFonts w:ascii="ZapfHumnst Dm BT" w:eastAsia="ZapfHumnst Dm BT" w:hAnsi="ZapfHumnst Dm BT" w:cs="ZapfHumnst Dm BT"/>
          <w:sz w:val="24"/>
          <w:szCs w:val="24"/>
        </w:rPr>
      </w:pPr>
      <w:r>
        <w:t xml:space="preserve"> </w:t>
      </w:r>
      <w:r w:rsidRPr="00E45F49">
        <w:rPr>
          <w:rFonts w:ascii="ZapfHumnst Dm BT" w:eastAsia="ZapfHumnst Dm BT" w:hAnsi="ZapfHumnst Dm BT" w:cs="ZapfHumnst Dm BT"/>
          <w:sz w:val="24"/>
          <w:szCs w:val="24"/>
        </w:rPr>
        <w:t xml:space="preserve">Se desea modelar un proceso de fabricación sencillo. El sistema está constituido por: una cinta de alimentación de material (C1), dos robots R1 y R2 para transporte de piezas, una máquina para conformado de piezas (MA1), dos máquinas para acabado exterior (MA2 y MA3) y una cinta para retirada de material (C2). </w:t>
      </w:r>
      <w:r w:rsidR="00363B9F" w:rsidRPr="00E45F49">
        <w:rPr>
          <w:rFonts w:ascii="ZapfHumnst Dm BT" w:eastAsia="ZapfHumnst Dm BT" w:hAnsi="ZapfHumnst Dm BT" w:cs="ZapfHumnst Dm BT"/>
          <w:sz w:val="24"/>
          <w:szCs w:val="24"/>
        </w:rPr>
        <w:t>Además,</w:t>
      </w:r>
      <w:r w:rsidRPr="00E45F49">
        <w:rPr>
          <w:rFonts w:ascii="ZapfHumnst Dm BT" w:eastAsia="ZapfHumnst Dm BT" w:hAnsi="ZapfHumnst Dm BT" w:cs="ZapfHumnst Dm BT"/>
          <w:sz w:val="24"/>
          <w:szCs w:val="24"/>
        </w:rPr>
        <w:t xml:space="preserve"> el material en bruto y el producto final entran y salen de la célula, respectivamente, empaquetado en cajas, mediante un torillo (T). Se dispone de cinco operarios (O1, O2, O3, O4 y O5), uno que se encarga de la supervisión de la máquina MA1, otro que se encarga de la supervisión de las máquinas MA2 y MA3, otro que se encarga de desempaquetar los materiales en bruto, otro de empaquetar los productos finales y otro de conducir el torillo. Cualquiera de los 5 operarios puede realizar cualquiera de las funciones indicadas, excepto la de conducir el torillo, ya que solo el operario O5 tiene permiso para manejarlo. Se asume que se fabrican dos tipos de productos en base a dos tipos de materiales, maquetas de avión (A) en base al material M1 y maquetas de coche (C) en base al material M2. La materia prima se recibe en planchas empaquetadas en cajas. Estas cajas contienen material de un tipo, M1 o M2. Los productos finales son empaquetados en cajas atendiendo a las peticiones de los clientes, de modo que una caja puede contener al mismo tiempo maquetas de aviones y coches.</w:t>
      </w:r>
    </w:p>
    <w:p w14:paraId="21F1475E" w14:textId="77777777" w:rsidR="002C282F" w:rsidRDefault="002C282F"/>
    <w:p w14:paraId="404BB6CB" w14:textId="143F8BFA" w:rsidR="002C282F" w:rsidRDefault="00386795">
      <w:pPr>
        <w:pStyle w:val="Ttulo1"/>
        <w:numPr>
          <w:ilvl w:val="0"/>
          <w:numId w:val="1"/>
        </w:numPr>
        <w:jc w:val="center"/>
        <w:rPr>
          <w:rFonts w:ascii="ZapfHumnst Dm BT" w:eastAsia="ZapfHumnst Dm BT" w:hAnsi="ZapfHumnst Dm BT" w:cs="ZapfHumnst Dm BT"/>
          <w:sz w:val="36"/>
          <w:szCs w:val="36"/>
        </w:rPr>
      </w:pPr>
      <w:bookmarkStart w:id="2" w:name="_Toc502342799"/>
      <w:r>
        <w:rPr>
          <w:rFonts w:ascii="ZapfHumnst Dm BT" w:eastAsia="ZapfHumnst Dm BT" w:hAnsi="ZapfHumnst Dm BT" w:cs="ZapfHumnst Dm BT"/>
          <w:sz w:val="36"/>
          <w:szCs w:val="36"/>
        </w:rPr>
        <w:t>Modelación con una red de Petri coloreada</w:t>
      </w:r>
      <w:bookmarkEnd w:id="2"/>
    </w:p>
    <w:p w14:paraId="33B054D3" w14:textId="77777777" w:rsidR="002C282F" w:rsidRDefault="002C282F"/>
    <w:p w14:paraId="183EED8B" w14:textId="372C8030" w:rsidR="00641B70" w:rsidRPr="00E45F49" w:rsidRDefault="00641B70" w:rsidP="008918A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ara la realización de la R</w:t>
      </w:r>
      <w:r w:rsidR="00880BC9" w:rsidRPr="00E45F49">
        <w:rPr>
          <w:rFonts w:ascii="ZapfHumnst Dm BT" w:eastAsia="ZapfHumnst Dm BT" w:hAnsi="ZapfHumnst Dm BT" w:cs="ZapfHumnst Dm BT"/>
          <w:sz w:val="24"/>
          <w:szCs w:val="24"/>
        </w:rPr>
        <w:t>dPC</w:t>
      </w:r>
      <w:r w:rsidRPr="00E45F49">
        <w:rPr>
          <w:rFonts w:ascii="ZapfHumnst Dm BT" w:eastAsia="ZapfHumnst Dm BT" w:hAnsi="ZapfHumnst Dm BT" w:cs="ZapfHumnst Dm BT"/>
          <w:sz w:val="24"/>
          <w:szCs w:val="24"/>
        </w:rPr>
        <w:t xml:space="preserve"> se ha empleado el software Draw.io</w:t>
      </w:r>
      <w:r w:rsidR="00FA5C98" w:rsidRPr="00E45F49">
        <w:rPr>
          <w:rFonts w:ascii="ZapfHumnst Dm BT" w:eastAsia="ZapfHumnst Dm BT" w:hAnsi="ZapfHumnst Dm BT" w:cs="ZapfHumnst Dm BT"/>
          <w:sz w:val="24"/>
          <w:szCs w:val="24"/>
        </w:rPr>
        <w:t xml:space="preserve"> </w:t>
      </w:r>
      <w:r w:rsidR="00880BC9" w:rsidRPr="00E45F49">
        <w:rPr>
          <w:rFonts w:ascii="ZapfHumnst Dm BT" w:eastAsia="ZapfHumnst Dm BT" w:hAnsi="ZapfHumnst Dm BT" w:cs="ZapfHumnst Dm BT"/>
          <w:sz w:val="24"/>
          <w:szCs w:val="24"/>
        </w:rPr>
        <w:t xml:space="preserve">disponible en </w:t>
      </w:r>
      <w:r w:rsidR="00880BC9" w:rsidRPr="00E45F49">
        <w:rPr>
          <w:rFonts w:ascii="ZapfHumnst Dm BT" w:eastAsia="ZapfHumnst Dm BT" w:hAnsi="ZapfHumnst Dm BT" w:cs="ZapfHumnst Dm BT"/>
          <w:sz w:val="24"/>
          <w:szCs w:val="24"/>
        </w:rPr>
        <w:fldChar w:fldCharType="begin" w:fldLock="1"/>
      </w:r>
      <w:r w:rsidR="00880BC9" w:rsidRPr="00E45F49">
        <w:rPr>
          <w:rFonts w:ascii="ZapfHumnst Dm BT" w:eastAsia="ZapfHumnst Dm BT" w:hAnsi="ZapfHumnst Dm BT" w:cs="ZapfHumnst Dm BT"/>
          <w:sz w:val="24"/>
          <w:szCs w:val="24"/>
        </w:rPr>
        <w:instrText>ADDIN CSL_CITATION { "citationItems" : [ { "id" : "ITEM-1", "itemData" : { "URL" : "https://www.draw.io/", "author" : [ { "dropping-particle" : "", "family" : "JGraph Ltd", "given" : "", "non-dropping-particle" : "", "parse-names" : false, "suffix" : "" } ], "id" : "ITEM-1", "issued" : { "date-parts" : [ [ "0" ] ] }, "title" : "Draw.io", "type" : "webpage" }, "uris" : [ "http://www.mendeley.com/documents/?uuid=2c16661f-ba91-41ae-a4de-4a3b544330bb" ] } ], "mendeley" : { "formattedCitation" : "[1]", "plainTextFormattedCitation" : "[1]", "previouslyFormattedCitation" : "[1]" }, "properties" : {  }, "schema" : "https://github.com/citation-style-language/schema/raw/master/csl-citation.json" }</w:instrText>
      </w:r>
      <w:r w:rsidR="00880BC9" w:rsidRPr="00E45F49">
        <w:rPr>
          <w:rFonts w:ascii="ZapfHumnst Dm BT" w:eastAsia="ZapfHumnst Dm BT" w:hAnsi="ZapfHumnst Dm BT" w:cs="ZapfHumnst Dm BT"/>
          <w:sz w:val="24"/>
          <w:szCs w:val="24"/>
        </w:rPr>
        <w:fldChar w:fldCharType="separate"/>
      </w:r>
      <w:r w:rsidR="00880BC9" w:rsidRPr="00E45F49">
        <w:rPr>
          <w:rFonts w:ascii="ZapfHumnst Dm BT" w:eastAsia="ZapfHumnst Dm BT" w:hAnsi="ZapfHumnst Dm BT" w:cs="ZapfHumnst Dm BT"/>
          <w:sz w:val="24"/>
          <w:szCs w:val="24"/>
        </w:rPr>
        <w:t>[1]</w:t>
      </w:r>
      <w:r w:rsidR="00880BC9" w:rsidRPr="00E45F49">
        <w:rPr>
          <w:rFonts w:ascii="ZapfHumnst Dm BT" w:eastAsia="ZapfHumnst Dm BT" w:hAnsi="ZapfHumnst Dm BT" w:cs="ZapfHumnst Dm BT"/>
          <w:sz w:val="24"/>
          <w:szCs w:val="24"/>
        </w:rPr>
        <w:fldChar w:fldCharType="end"/>
      </w:r>
      <w:r w:rsidR="00880BC9" w:rsidRPr="00E45F49">
        <w:rPr>
          <w:rFonts w:ascii="ZapfHumnst Dm BT" w:eastAsia="ZapfHumnst Dm BT" w:hAnsi="ZapfHumnst Dm BT" w:cs="ZapfHumnst Dm BT"/>
          <w:sz w:val="24"/>
          <w:szCs w:val="24"/>
        </w:rPr>
        <w:t xml:space="preserve"> y que constituye una potente herramienta libre para realizar diferentes tipos de diagramas como los del lenguaje de modelado unificado, de entidad-relación, y de redes.</w:t>
      </w:r>
    </w:p>
    <w:p w14:paraId="1F577D34" w14:textId="77777777" w:rsidR="008918A9" w:rsidRDefault="000469D5" w:rsidP="008918A9">
      <w:pPr>
        <w:keepNext/>
        <w:jc w:val="center"/>
      </w:pPr>
      <w:r>
        <w:rPr>
          <w:noProof/>
        </w:rPr>
        <w:lastRenderedPageBreak/>
        <w:drawing>
          <wp:inline distT="0" distB="0" distL="0" distR="0" wp14:anchorId="244E89CA" wp14:editId="1A581047">
            <wp:extent cx="4419323" cy="8582080"/>
            <wp:effectExtent l="0" t="0" r="63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37694" cy="8617756"/>
                    </a:xfrm>
                    <a:prstGeom prst="rect">
                      <a:avLst/>
                    </a:prstGeom>
                    <a:noFill/>
                    <a:ln>
                      <a:noFill/>
                    </a:ln>
                  </pic:spPr>
                </pic:pic>
              </a:graphicData>
            </a:graphic>
          </wp:inline>
        </w:drawing>
      </w:r>
    </w:p>
    <w:p w14:paraId="7F613A77" w14:textId="32437F6C" w:rsidR="00177A25" w:rsidRDefault="008918A9" w:rsidP="006C7448">
      <w:pPr>
        <w:pStyle w:val="Descripcin"/>
        <w:jc w:val="center"/>
      </w:pPr>
      <w:bookmarkStart w:id="3" w:name="_Ref502337709"/>
      <w:bookmarkStart w:id="4" w:name="_Toc502342810"/>
      <w:r>
        <w:t xml:space="preserve">Figura </w:t>
      </w:r>
      <w:r w:rsidR="00393B1F">
        <w:fldChar w:fldCharType="begin"/>
      </w:r>
      <w:r w:rsidR="00393B1F">
        <w:instrText xml:space="preserve"> SEQ Figura \* ARABIC </w:instrText>
      </w:r>
      <w:r w:rsidR="00393B1F">
        <w:fldChar w:fldCharType="separate"/>
      </w:r>
      <w:r w:rsidR="00753B6C">
        <w:rPr>
          <w:noProof/>
        </w:rPr>
        <w:t>1</w:t>
      </w:r>
      <w:r w:rsidR="00393B1F">
        <w:rPr>
          <w:noProof/>
        </w:rPr>
        <w:fldChar w:fldCharType="end"/>
      </w:r>
      <w:r>
        <w:t>. RdPC propuesta</w:t>
      </w:r>
      <w:bookmarkEnd w:id="3"/>
      <w:bookmarkEnd w:id="4"/>
      <w:r w:rsidR="001A6ED0">
        <w:rPr>
          <w:i w:val="0"/>
          <w:color w:val="44546A"/>
        </w:rPr>
        <w:t xml:space="preserve">                </w:t>
      </w:r>
    </w:p>
    <w:p w14:paraId="500CD24D" w14:textId="77777777" w:rsidR="002C282F" w:rsidRDefault="00386795" w:rsidP="009A4168">
      <w:pPr>
        <w:keepNext/>
        <w:spacing w:after="200" w:line="240" w:lineRule="auto"/>
        <w:rPr>
          <w:i/>
          <w:color w:val="44546A"/>
          <w:sz w:val="18"/>
          <w:szCs w:val="18"/>
        </w:rPr>
      </w:pPr>
      <w:r>
        <w:rPr>
          <w:i/>
          <w:color w:val="44546A"/>
          <w:sz w:val="18"/>
          <w:szCs w:val="18"/>
        </w:rPr>
        <w:lastRenderedPageBreak/>
        <w:t>Tabla 1. Lugares en la RdPC propuesta</w:t>
      </w:r>
    </w:p>
    <w:tbl>
      <w:tblPr>
        <w:tblStyle w:val="a0"/>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3BEF897B" w14:textId="77777777">
        <w:tc>
          <w:tcPr>
            <w:tcW w:w="1271" w:type="dxa"/>
            <w:shd w:val="clear" w:color="auto" w:fill="2F5496"/>
          </w:tcPr>
          <w:p w14:paraId="16ECC38B"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ugar</w:t>
            </w:r>
          </w:p>
        </w:tc>
        <w:tc>
          <w:tcPr>
            <w:tcW w:w="7223" w:type="dxa"/>
            <w:shd w:val="clear" w:color="auto" w:fill="2F5496"/>
          </w:tcPr>
          <w:p w14:paraId="141670BC"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scripción</w:t>
            </w:r>
          </w:p>
        </w:tc>
      </w:tr>
      <w:tr w:rsidR="002C282F" w14:paraId="5D556982" w14:textId="77777777">
        <w:tc>
          <w:tcPr>
            <w:tcW w:w="1271" w:type="dxa"/>
          </w:tcPr>
          <w:p w14:paraId="6F79FB7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w:t>
            </w:r>
          </w:p>
        </w:tc>
        <w:tc>
          <w:tcPr>
            <w:tcW w:w="7223" w:type="dxa"/>
          </w:tcPr>
          <w:p w14:paraId="35B0DE8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stación de llegada, el 30% de las cajas de material son de tipo M1 y el 70% de tipo M2</w:t>
            </w:r>
          </w:p>
        </w:tc>
      </w:tr>
      <w:tr w:rsidR="002C282F" w14:paraId="456435CF" w14:textId="77777777">
        <w:tc>
          <w:tcPr>
            <w:tcW w:w="1271" w:type="dxa"/>
          </w:tcPr>
          <w:p w14:paraId="30BD8E3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w:t>
            </w:r>
          </w:p>
        </w:tc>
        <w:tc>
          <w:tcPr>
            <w:tcW w:w="7223" w:type="dxa"/>
          </w:tcPr>
          <w:p w14:paraId="7305ED0E"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orillo libre</w:t>
            </w:r>
          </w:p>
        </w:tc>
      </w:tr>
      <w:tr w:rsidR="002C282F" w14:paraId="5AF9945B" w14:textId="77777777">
        <w:tc>
          <w:tcPr>
            <w:tcW w:w="1271" w:type="dxa"/>
          </w:tcPr>
          <w:p w14:paraId="30712CA1"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3</w:t>
            </w:r>
          </w:p>
        </w:tc>
        <w:tc>
          <w:tcPr>
            <w:tcW w:w="7223" w:type="dxa"/>
          </w:tcPr>
          <w:p w14:paraId="00C9DB9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orillo transportando cajas</w:t>
            </w:r>
          </w:p>
        </w:tc>
      </w:tr>
      <w:tr w:rsidR="002C282F" w14:paraId="1F3DAAC3" w14:textId="77777777">
        <w:tc>
          <w:tcPr>
            <w:tcW w:w="1271" w:type="dxa"/>
          </w:tcPr>
          <w:p w14:paraId="33BD4DDD"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4</w:t>
            </w:r>
          </w:p>
        </w:tc>
        <w:tc>
          <w:tcPr>
            <w:tcW w:w="7223" w:type="dxa"/>
          </w:tcPr>
          <w:p w14:paraId="0060DE52"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inta C1 con piezas</w:t>
            </w:r>
          </w:p>
        </w:tc>
      </w:tr>
      <w:tr w:rsidR="002C282F" w14:paraId="26F1C760" w14:textId="77777777">
        <w:tc>
          <w:tcPr>
            <w:tcW w:w="1271" w:type="dxa"/>
          </w:tcPr>
          <w:p w14:paraId="1BCCAC72"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5</w:t>
            </w:r>
          </w:p>
        </w:tc>
        <w:tc>
          <w:tcPr>
            <w:tcW w:w="7223" w:type="dxa"/>
          </w:tcPr>
          <w:p w14:paraId="16005CB8"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Operario que saca el material M1 y M2 de las cajas libre</w:t>
            </w:r>
          </w:p>
        </w:tc>
      </w:tr>
      <w:tr w:rsidR="002C282F" w14:paraId="5C8FD02D" w14:textId="77777777">
        <w:tc>
          <w:tcPr>
            <w:tcW w:w="1271" w:type="dxa"/>
          </w:tcPr>
          <w:p w14:paraId="247A811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6</w:t>
            </w:r>
          </w:p>
        </w:tc>
        <w:tc>
          <w:tcPr>
            <w:tcW w:w="7223" w:type="dxa"/>
          </w:tcPr>
          <w:p w14:paraId="0AB8548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obot R1 libre</w:t>
            </w:r>
          </w:p>
        </w:tc>
      </w:tr>
      <w:tr w:rsidR="002C282F" w14:paraId="70B0FDA7" w14:textId="77777777">
        <w:tc>
          <w:tcPr>
            <w:tcW w:w="1271" w:type="dxa"/>
          </w:tcPr>
          <w:p w14:paraId="1432485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7</w:t>
            </w:r>
          </w:p>
        </w:tc>
        <w:tc>
          <w:tcPr>
            <w:tcW w:w="7223" w:type="dxa"/>
          </w:tcPr>
          <w:p w14:paraId="680DB3A0"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obot R1 con una pieza</w:t>
            </w:r>
          </w:p>
        </w:tc>
      </w:tr>
      <w:tr w:rsidR="002C282F" w14:paraId="394F682D" w14:textId="77777777">
        <w:tc>
          <w:tcPr>
            <w:tcW w:w="1271" w:type="dxa"/>
          </w:tcPr>
          <w:p w14:paraId="50FFEB8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8</w:t>
            </w:r>
          </w:p>
        </w:tc>
        <w:tc>
          <w:tcPr>
            <w:tcW w:w="7223" w:type="dxa"/>
          </w:tcPr>
          <w:p w14:paraId="04FB5743"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1 libre</w:t>
            </w:r>
          </w:p>
        </w:tc>
      </w:tr>
      <w:tr w:rsidR="002C282F" w14:paraId="167C7941" w14:textId="77777777">
        <w:tc>
          <w:tcPr>
            <w:tcW w:w="1271" w:type="dxa"/>
          </w:tcPr>
          <w:p w14:paraId="365C611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9</w:t>
            </w:r>
          </w:p>
        </w:tc>
        <w:tc>
          <w:tcPr>
            <w:tcW w:w="7223" w:type="dxa"/>
          </w:tcPr>
          <w:p w14:paraId="11056190"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1 procesando una pieza</w:t>
            </w:r>
          </w:p>
        </w:tc>
      </w:tr>
      <w:tr w:rsidR="002C282F" w14:paraId="7CEF6451" w14:textId="77777777">
        <w:tc>
          <w:tcPr>
            <w:tcW w:w="1271" w:type="dxa"/>
          </w:tcPr>
          <w:p w14:paraId="40445EF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0</w:t>
            </w:r>
          </w:p>
        </w:tc>
        <w:tc>
          <w:tcPr>
            <w:tcW w:w="7223" w:type="dxa"/>
          </w:tcPr>
          <w:p w14:paraId="19FC3E51"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obot R2 libre</w:t>
            </w:r>
          </w:p>
        </w:tc>
      </w:tr>
      <w:tr w:rsidR="002C282F" w14:paraId="7459680E" w14:textId="77777777">
        <w:tc>
          <w:tcPr>
            <w:tcW w:w="1271" w:type="dxa"/>
          </w:tcPr>
          <w:p w14:paraId="06E86ECA"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1</w:t>
            </w:r>
          </w:p>
        </w:tc>
        <w:tc>
          <w:tcPr>
            <w:tcW w:w="7223" w:type="dxa"/>
          </w:tcPr>
          <w:p w14:paraId="1DEEFC7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obot R2 con una pieza procesada en MA1</w:t>
            </w:r>
          </w:p>
        </w:tc>
      </w:tr>
      <w:tr w:rsidR="002C282F" w14:paraId="525BD156" w14:textId="77777777">
        <w:tc>
          <w:tcPr>
            <w:tcW w:w="1271" w:type="dxa"/>
          </w:tcPr>
          <w:p w14:paraId="24F9CBB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2</w:t>
            </w:r>
          </w:p>
        </w:tc>
        <w:tc>
          <w:tcPr>
            <w:tcW w:w="7223" w:type="dxa"/>
          </w:tcPr>
          <w:p w14:paraId="1E08CAE1"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2 libre</w:t>
            </w:r>
          </w:p>
        </w:tc>
      </w:tr>
      <w:tr w:rsidR="002C282F" w14:paraId="180570D4" w14:textId="77777777">
        <w:tc>
          <w:tcPr>
            <w:tcW w:w="1271" w:type="dxa"/>
          </w:tcPr>
          <w:p w14:paraId="277AA18B"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3</w:t>
            </w:r>
          </w:p>
        </w:tc>
        <w:tc>
          <w:tcPr>
            <w:tcW w:w="7223" w:type="dxa"/>
          </w:tcPr>
          <w:p w14:paraId="2694080C"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3 libre</w:t>
            </w:r>
          </w:p>
        </w:tc>
      </w:tr>
      <w:tr w:rsidR="002C282F" w14:paraId="308F0B1D" w14:textId="77777777">
        <w:tc>
          <w:tcPr>
            <w:tcW w:w="1271" w:type="dxa"/>
          </w:tcPr>
          <w:p w14:paraId="23C63EE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4</w:t>
            </w:r>
          </w:p>
        </w:tc>
        <w:tc>
          <w:tcPr>
            <w:tcW w:w="7223" w:type="dxa"/>
          </w:tcPr>
          <w:p w14:paraId="0767B4C8"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2 ocupada</w:t>
            </w:r>
          </w:p>
        </w:tc>
      </w:tr>
      <w:tr w:rsidR="002C282F" w14:paraId="14A01ED5" w14:textId="77777777">
        <w:tc>
          <w:tcPr>
            <w:tcW w:w="1271" w:type="dxa"/>
          </w:tcPr>
          <w:p w14:paraId="7AAA22A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5</w:t>
            </w:r>
          </w:p>
        </w:tc>
        <w:tc>
          <w:tcPr>
            <w:tcW w:w="7223" w:type="dxa"/>
          </w:tcPr>
          <w:p w14:paraId="6C019AE4"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3 ocupada</w:t>
            </w:r>
          </w:p>
        </w:tc>
      </w:tr>
      <w:tr w:rsidR="002C282F" w14:paraId="5F01FB83" w14:textId="77777777">
        <w:tc>
          <w:tcPr>
            <w:tcW w:w="1271" w:type="dxa"/>
          </w:tcPr>
          <w:p w14:paraId="5DCB8A8C"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6</w:t>
            </w:r>
          </w:p>
        </w:tc>
        <w:tc>
          <w:tcPr>
            <w:tcW w:w="7223" w:type="dxa"/>
          </w:tcPr>
          <w:p w14:paraId="648F0D6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obot R2 libre</w:t>
            </w:r>
          </w:p>
        </w:tc>
      </w:tr>
      <w:tr w:rsidR="002C282F" w14:paraId="0E8CA4A5" w14:textId="77777777">
        <w:tc>
          <w:tcPr>
            <w:tcW w:w="1271" w:type="dxa"/>
          </w:tcPr>
          <w:p w14:paraId="6A1ABB4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7</w:t>
            </w:r>
          </w:p>
        </w:tc>
        <w:tc>
          <w:tcPr>
            <w:tcW w:w="7223" w:type="dxa"/>
          </w:tcPr>
          <w:p w14:paraId="1E8FD28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obot R2 con pieza terminada en MA2 o MA3</w:t>
            </w:r>
          </w:p>
        </w:tc>
      </w:tr>
      <w:tr w:rsidR="002C282F" w14:paraId="13D952CB" w14:textId="77777777">
        <w:tc>
          <w:tcPr>
            <w:tcW w:w="1271" w:type="dxa"/>
          </w:tcPr>
          <w:p w14:paraId="4494FD5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8</w:t>
            </w:r>
          </w:p>
        </w:tc>
        <w:tc>
          <w:tcPr>
            <w:tcW w:w="7223" w:type="dxa"/>
          </w:tcPr>
          <w:p w14:paraId="22C8FE8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inta con pieza Z dejada por R2</w:t>
            </w:r>
          </w:p>
        </w:tc>
      </w:tr>
      <w:tr w:rsidR="002C282F" w14:paraId="2480BC1E" w14:textId="77777777">
        <w:tc>
          <w:tcPr>
            <w:tcW w:w="1271" w:type="dxa"/>
          </w:tcPr>
          <w:p w14:paraId="1349EFBE"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19</w:t>
            </w:r>
          </w:p>
        </w:tc>
        <w:tc>
          <w:tcPr>
            <w:tcW w:w="7223" w:type="dxa"/>
          </w:tcPr>
          <w:p w14:paraId="167F1621"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Operario ocupado con pieza (apilando)</w:t>
            </w:r>
          </w:p>
        </w:tc>
      </w:tr>
      <w:tr w:rsidR="002C282F" w14:paraId="188D77C9" w14:textId="77777777">
        <w:tc>
          <w:tcPr>
            <w:tcW w:w="1271" w:type="dxa"/>
          </w:tcPr>
          <w:p w14:paraId="79BD935A"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0</w:t>
            </w:r>
          </w:p>
        </w:tc>
        <w:tc>
          <w:tcPr>
            <w:tcW w:w="7223" w:type="dxa"/>
          </w:tcPr>
          <w:p w14:paraId="78CAD65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Operario libre</w:t>
            </w:r>
          </w:p>
        </w:tc>
      </w:tr>
      <w:tr w:rsidR="002C282F" w14:paraId="2490ABFB" w14:textId="77777777">
        <w:tc>
          <w:tcPr>
            <w:tcW w:w="1271" w:type="dxa"/>
          </w:tcPr>
          <w:p w14:paraId="06392C12"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1</w:t>
            </w:r>
          </w:p>
        </w:tc>
        <w:tc>
          <w:tcPr>
            <w:tcW w:w="7223" w:type="dxa"/>
          </w:tcPr>
          <w:p w14:paraId="5A5C5E0B"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ecepción de pedidos de clientes</w:t>
            </w:r>
          </w:p>
        </w:tc>
      </w:tr>
      <w:tr w:rsidR="002C282F" w14:paraId="54635968" w14:textId="77777777">
        <w:tc>
          <w:tcPr>
            <w:tcW w:w="1271" w:type="dxa"/>
          </w:tcPr>
          <w:p w14:paraId="5D2289C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2</w:t>
            </w:r>
          </w:p>
        </w:tc>
        <w:tc>
          <w:tcPr>
            <w:tcW w:w="7223" w:type="dxa"/>
          </w:tcPr>
          <w:p w14:paraId="110DAAE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Operario ocupado haciendo palés de pedido</w:t>
            </w:r>
          </w:p>
        </w:tc>
      </w:tr>
      <w:tr w:rsidR="002C282F" w14:paraId="6184A6CF" w14:textId="77777777">
        <w:tc>
          <w:tcPr>
            <w:tcW w:w="1271" w:type="dxa"/>
          </w:tcPr>
          <w:p w14:paraId="0269C8AC" w14:textId="77777777" w:rsidR="002C282F" w:rsidRPr="00E45F49" w:rsidRDefault="00386795" w:rsidP="00E45F49">
            <w:pPr>
              <w:spacing w:after="160" w:line="259" w:lineRule="auto"/>
              <w:rPr>
                <w:rFonts w:ascii="ZapfHumnst Dm BT" w:eastAsia="ZapfHumnst Dm BT" w:hAnsi="ZapfHumnst Dm BT" w:cs="ZapfHumnst Dm BT"/>
                <w:sz w:val="24"/>
                <w:szCs w:val="24"/>
              </w:rPr>
            </w:pPr>
            <w:bookmarkStart w:id="5" w:name="_1fob9te" w:colFirst="0" w:colLast="0"/>
            <w:bookmarkEnd w:id="5"/>
            <w:r w:rsidRPr="00E45F49">
              <w:rPr>
                <w:rFonts w:ascii="ZapfHumnst Dm BT" w:eastAsia="ZapfHumnst Dm BT" w:hAnsi="ZapfHumnst Dm BT" w:cs="ZapfHumnst Dm BT"/>
                <w:sz w:val="24"/>
                <w:szCs w:val="24"/>
              </w:rPr>
              <w:t>P23</w:t>
            </w:r>
          </w:p>
        </w:tc>
        <w:tc>
          <w:tcPr>
            <w:tcW w:w="7223" w:type="dxa"/>
          </w:tcPr>
          <w:p w14:paraId="2F441274"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Operario libre</w:t>
            </w:r>
          </w:p>
        </w:tc>
      </w:tr>
      <w:tr w:rsidR="002C282F" w14:paraId="4CC0D996" w14:textId="77777777">
        <w:tc>
          <w:tcPr>
            <w:tcW w:w="1271" w:type="dxa"/>
          </w:tcPr>
          <w:p w14:paraId="39004CA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4</w:t>
            </w:r>
          </w:p>
        </w:tc>
        <w:tc>
          <w:tcPr>
            <w:tcW w:w="7223" w:type="dxa"/>
          </w:tcPr>
          <w:p w14:paraId="5B89B3BA"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jas apiladas</w:t>
            </w:r>
          </w:p>
        </w:tc>
      </w:tr>
      <w:tr w:rsidR="002C282F" w14:paraId="42F749C8" w14:textId="77777777">
        <w:tc>
          <w:tcPr>
            <w:tcW w:w="1271" w:type="dxa"/>
          </w:tcPr>
          <w:p w14:paraId="1D68225E"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5</w:t>
            </w:r>
          </w:p>
        </w:tc>
        <w:tc>
          <w:tcPr>
            <w:tcW w:w="7223" w:type="dxa"/>
          </w:tcPr>
          <w:p w14:paraId="3EFB1F94"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orillo ocupado transportando palés</w:t>
            </w:r>
          </w:p>
        </w:tc>
      </w:tr>
      <w:tr w:rsidR="002C282F" w14:paraId="74C45665" w14:textId="77777777">
        <w:tc>
          <w:tcPr>
            <w:tcW w:w="1271" w:type="dxa"/>
          </w:tcPr>
          <w:p w14:paraId="23D64F68"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6</w:t>
            </w:r>
          </w:p>
        </w:tc>
        <w:tc>
          <w:tcPr>
            <w:tcW w:w="7223" w:type="dxa"/>
          </w:tcPr>
          <w:p w14:paraId="6FB102C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stación de salida con palés del pedido</w:t>
            </w:r>
          </w:p>
        </w:tc>
      </w:tr>
      <w:tr w:rsidR="002C282F" w14:paraId="0D834973" w14:textId="77777777">
        <w:tc>
          <w:tcPr>
            <w:tcW w:w="1271" w:type="dxa"/>
          </w:tcPr>
          <w:p w14:paraId="2B335342"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lastRenderedPageBreak/>
              <w:t>P27</w:t>
            </w:r>
          </w:p>
        </w:tc>
        <w:tc>
          <w:tcPr>
            <w:tcW w:w="7223" w:type="dxa"/>
          </w:tcPr>
          <w:p w14:paraId="6B0DDA7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1 parada y siendo arreglada</w:t>
            </w:r>
          </w:p>
        </w:tc>
      </w:tr>
      <w:tr w:rsidR="002C282F" w14:paraId="25A81B69" w14:textId="77777777">
        <w:tc>
          <w:tcPr>
            <w:tcW w:w="1271" w:type="dxa"/>
          </w:tcPr>
          <w:p w14:paraId="00A56D10"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8</w:t>
            </w:r>
          </w:p>
        </w:tc>
        <w:tc>
          <w:tcPr>
            <w:tcW w:w="7223" w:type="dxa"/>
          </w:tcPr>
          <w:p w14:paraId="6555BFB3"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2 parada y siendo arreglada</w:t>
            </w:r>
          </w:p>
        </w:tc>
      </w:tr>
      <w:tr w:rsidR="002C282F" w14:paraId="3ED2836F" w14:textId="77777777">
        <w:tc>
          <w:tcPr>
            <w:tcW w:w="1271" w:type="dxa"/>
          </w:tcPr>
          <w:p w14:paraId="3D3040DE"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29</w:t>
            </w:r>
          </w:p>
        </w:tc>
        <w:tc>
          <w:tcPr>
            <w:tcW w:w="7223" w:type="dxa"/>
          </w:tcPr>
          <w:p w14:paraId="7F35678D"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3 parada y siendo arreglada</w:t>
            </w:r>
          </w:p>
        </w:tc>
      </w:tr>
      <w:tr w:rsidR="00EE4C89" w14:paraId="4A56F34A" w14:textId="77777777">
        <w:tc>
          <w:tcPr>
            <w:tcW w:w="1271" w:type="dxa"/>
          </w:tcPr>
          <w:p w14:paraId="2D0912DD" w14:textId="77777777" w:rsidR="00EE4C89" w:rsidRPr="00E45F49" w:rsidRDefault="00EE4C89"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30</w:t>
            </w:r>
          </w:p>
        </w:tc>
        <w:tc>
          <w:tcPr>
            <w:tcW w:w="7223" w:type="dxa"/>
          </w:tcPr>
          <w:p w14:paraId="50258472" w14:textId="77777777" w:rsidR="00EE4C89" w:rsidRPr="00E45F49" w:rsidRDefault="00EE4C89"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ieza con programa 1 o programa 2 lista</w:t>
            </w:r>
          </w:p>
        </w:tc>
      </w:tr>
    </w:tbl>
    <w:p w14:paraId="187D8DEC" w14:textId="77777777" w:rsidR="009A4168" w:rsidRDefault="009A4168"/>
    <w:p w14:paraId="5B2F7C82" w14:textId="77777777" w:rsidR="002C282F" w:rsidRDefault="00386795">
      <w:pPr>
        <w:keepNext/>
        <w:spacing w:after="200" w:line="240" w:lineRule="auto"/>
        <w:rPr>
          <w:i/>
          <w:color w:val="44546A"/>
          <w:sz w:val="18"/>
          <w:szCs w:val="18"/>
        </w:rPr>
      </w:pPr>
      <w:r>
        <w:rPr>
          <w:i/>
          <w:color w:val="44546A"/>
          <w:sz w:val="18"/>
          <w:szCs w:val="18"/>
        </w:rPr>
        <w:t>Tabla 2. Transiciones en la RdPC propuesta</w:t>
      </w:r>
    </w:p>
    <w:tbl>
      <w:tblPr>
        <w:tblStyle w:val="a1"/>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7081"/>
      </w:tblGrid>
      <w:tr w:rsidR="002C282F" w14:paraId="7B5A0228" w14:textId="77777777" w:rsidTr="00E45F49">
        <w:tc>
          <w:tcPr>
            <w:tcW w:w="1413" w:type="dxa"/>
            <w:shd w:val="clear" w:color="auto" w:fill="2F5496"/>
          </w:tcPr>
          <w:p w14:paraId="47C87F43"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ransición</w:t>
            </w:r>
          </w:p>
        </w:tc>
        <w:tc>
          <w:tcPr>
            <w:tcW w:w="7081" w:type="dxa"/>
            <w:shd w:val="clear" w:color="auto" w:fill="2F5496"/>
          </w:tcPr>
          <w:p w14:paraId="71C706BA"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scripción</w:t>
            </w:r>
          </w:p>
        </w:tc>
      </w:tr>
      <w:tr w:rsidR="002C282F" w14:paraId="3CB280E9" w14:textId="77777777" w:rsidTr="00E45F49">
        <w:tc>
          <w:tcPr>
            <w:tcW w:w="1413" w:type="dxa"/>
          </w:tcPr>
          <w:p w14:paraId="4711AAA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w:t>
            </w:r>
          </w:p>
        </w:tc>
        <w:tc>
          <w:tcPr>
            <w:tcW w:w="7081" w:type="dxa"/>
          </w:tcPr>
          <w:p w14:paraId="0BCC6E5C"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ransportar cajas desde la estación de llegada hasta la estación de la cinta transportadora</w:t>
            </w:r>
          </w:p>
        </w:tc>
      </w:tr>
      <w:tr w:rsidR="002C282F" w14:paraId="53BDC002" w14:textId="77777777" w:rsidTr="00E45F49">
        <w:tc>
          <w:tcPr>
            <w:tcW w:w="1413" w:type="dxa"/>
          </w:tcPr>
          <w:p w14:paraId="27083B0B"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2</w:t>
            </w:r>
          </w:p>
        </w:tc>
        <w:tc>
          <w:tcPr>
            <w:tcW w:w="7081" w:type="dxa"/>
          </w:tcPr>
          <w:p w14:paraId="01CDEB0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legada del torillo/descarga de las cajas) en la estación de la cinta transportadora C1</w:t>
            </w:r>
          </w:p>
        </w:tc>
      </w:tr>
      <w:tr w:rsidR="002C282F" w14:paraId="7BB3F5E2" w14:textId="77777777" w:rsidTr="00E45F49">
        <w:tc>
          <w:tcPr>
            <w:tcW w:w="1413" w:type="dxa"/>
          </w:tcPr>
          <w:p w14:paraId="317BF87A"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3</w:t>
            </w:r>
          </w:p>
        </w:tc>
        <w:tc>
          <w:tcPr>
            <w:tcW w:w="7081" w:type="dxa"/>
          </w:tcPr>
          <w:p w14:paraId="7BF83270"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ransporte en la cinta del material</w:t>
            </w:r>
          </w:p>
        </w:tc>
      </w:tr>
      <w:tr w:rsidR="002C282F" w14:paraId="2A94EBED" w14:textId="77777777" w:rsidTr="00E45F49">
        <w:tc>
          <w:tcPr>
            <w:tcW w:w="1413" w:type="dxa"/>
          </w:tcPr>
          <w:p w14:paraId="41ECE16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4</w:t>
            </w:r>
          </w:p>
        </w:tc>
        <w:tc>
          <w:tcPr>
            <w:tcW w:w="7081" w:type="dxa"/>
          </w:tcPr>
          <w:p w14:paraId="3790017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obot R1 introduce pieza en máquina MA1</w:t>
            </w:r>
          </w:p>
        </w:tc>
      </w:tr>
      <w:tr w:rsidR="002C282F" w14:paraId="607820F7" w14:textId="77777777" w:rsidTr="00E45F49">
        <w:tc>
          <w:tcPr>
            <w:tcW w:w="1413" w:type="dxa"/>
          </w:tcPr>
          <w:p w14:paraId="2E2BB7B1"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5</w:t>
            </w:r>
          </w:p>
        </w:tc>
        <w:tc>
          <w:tcPr>
            <w:tcW w:w="7081" w:type="dxa"/>
          </w:tcPr>
          <w:p w14:paraId="5E32DDE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1 termina de procesar pieza</w:t>
            </w:r>
          </w:p>
        </w:tc>
      </w:tr>
      <w:tr w:rsidR="002C282F" w14:paraId="49C3D3D1" w14:textId="77777777" w:rsidTr="00E45F49">
        <w:tc>
          <w:tcPr>
            <w:tcW w:w="1413" w:type="dxa"/>
          </w:tcPr>
          <w:p w14:paraId="7B957E1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6</w:t>
            </w:r>
          </w:p>
        </w:tc>
        <w:tc>
          <w:tcPr>
            <w:tcW w:w="7081" w:type="dxa"/>
          </w:tcPr>
          <w:p w14:paraId="31133AC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asar pieza de MA1 a MA2</w:t>
            </w:r>
          </w:p>
        </w:tc>
      </w:tr>
      <w:tr w:rsidR="002C282F" w14:paraId="784C91CA" w14:textId="77777777" w:rsidTr="00E45F49">
        <w:tc>
          <w:tcPr>
            <w:tcW w:w="1413" w:type="dxa"/>
          </w:tcPr>
          <w:p w14:paraId="78A1D0BD"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7</w:t>
            </w:r>
          </w:p>
        </w:tc>
        <w:tc>
          <w:tcPr>
            <w:tcW w:w="7081" w:type="dxa"/>
          </w:tcPr>
          <w:p w14:paraId="72D1DE5D"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asar pieza de MA1 a MA3</w:t>
            </w:r>
          </w:p>
        </w:tc>
      </w:tr>
      <w:tr w:rsidR="002C282F" w14:paraId="35F88FF3" w14:textId="77777777" w:rsidTr="00E45F49">
        <w:tc>
          <w:tcPr>
            <w:tcW w:w="1413" w:type="dxa"/>
          </w:tcPr>
          <w:p w14:paraId="2C81E3E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8</w:t>
            </w:r>
          </w:p>
        </w:tc>
        <w:tc>
          <w:tcPr>
            <w:tcW w:w="7081" w:type="dxa"/>
          </w:tcPr>
          <w:p w14:paraId="0E10CF9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Fin del procesamiento en MA2</w:t>
            </w:r>
          </w:p>
        </w:tc>
      </w:tr>
      <w:tr w:rsidR="002C282F" w14:paraId="10194F95" w14:textId="77777777" w:rsidTr="00E45F49">
        <w:tc>
          <w:tcPr>
            <w:tcW w:w="1413" w:type="dxa"/>
          </w:tcPr>
          <w:p w14:paraId="1BB72AAE"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9</w:t>
            </w:r>
          </w:p>
        </w:tc>
        <w:tc>
          <w:tcPr>
            <w:tcW w:w="7081" w:type="dxa"/>
          </w:tcPr>
          <w:p w14:paraId="5CED210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Fin del procesamiento en MA3</w:t>
            </w:r>
          </w:p>
        </w:tc>
      </w:tr>
      <w:tr w:rsidR="002C282F" w14:paraId="3488A14F" w14:textId="77777777" w:rsidTr="00E45F49">
        <w:tc>
          <w:tcPr>
            <w:tcW w:w="1413" w:type="dxa"/>
          </w:tcPr>
          <w:p w14:paraId="360EBD8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0</w:t>
            </w:r>
          </w:p>
        </w:tc>
        <w:tc>
          <w:tcPr>
            <w:tcW w:w="7081" w:type="dxa"/>
          </w:tcPr>
          <w:p w14:paraId="6E89B8E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2 transporta la pieza z a la cinta C2</w:t>
            </w:r>
          </w:p>
        </w:tc>
      </w:tr>
      <w:tr w:rsidR="002C282F" w14:paraId="71F6BC00" w14:textId="77777777" w:rsidTr="00E45F49">
        <w:tc>
          <w:tcPr>
            <w:tcW w:w="1413" w:type="dxa"/>
          </w:tcPr>
          <w:p w14:paraId="78A13088"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1</w:t>
            </w:r>
          </w:p>
        </w:tc>
        <w:tc>
          <w:tcPr>
            <w:tcW w:w="7081" w:type="dxa"/>
          </w:tcPr>
          <w:p w14:paraId="5ACFD3A1"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a pieza llega al final de la cinta C2</w:t>
            </w:r>
          </w:p>
        </w:tc>
      </w:tr>
      <w:tr w:rsidR="002C282F" w14:paraId="3C694A2B" w14:textId="77777777" w:rsidTr="00E45F49">
        <w:tc>
          <w:tcPr>
            <w:tcW w:w="1413" w:type="dxa"/>
          </w:tcPr>
          <w:p w14:paraId="2197372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2</w:t>
            </w:r>
          </w:p>
        </w:tc>
        <w:tc>
          <w:tcPr>
            <w:tcW w:w="7081" w:type="dxa"/>
          </w:tcPr>
          <w:p w14:paraId="412B7D0E"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l operario termina de apilar</w:t>
            </w:r>
          </w:p>
        </w:tc>
      </w:tr>
      <w:tr w:rsidR="002C282F" w14:paraId="26BDEF2D" w14:textId="77777777" w:rsidTr="00E45F49">
        <w:tc>
          <w:tcPr>
            <w:tcW w:w="1413" w:type="dxa"/>
          </w:tcPr>
          <w:p w14:paraId="2E4F236C"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3</w:t>
            </w:r>
          </w:p>
        </w:tc>
        <w:tc>
          <w:tcPr>
            <w:tcW w:w="7081" w:type="dxa"/>
          </w:tcPr>
          <w:p w14:paraId="2D0EAAD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Formar palés de pedido, un palé está formado por 15 cajas</w:t>
            </w:r>
          </w:p>
        </w:tc>
      </w:tr>
      <w:tr w:rsidR="002C282F" w14:paraId="58B8ADC8" w14:textId="77777777" w:rsidTr="00E45F49">
        <w:tc>
          <w:tcPr>
            <w:tcW w:w="1413" w:type="dxa"/>
          </w:tcPr>
          <w:p w14:paraId="5F8D53BC"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4</w:t>
            </w:r>
          </w:p>
        </w:tc>
        <w:tc>
          <w:tcPr>
            <w:tcW w:w="7081" w:type="dxa"/>
          </w:tcPr>
          <w:p w14:paraId="4BD22A9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Operario termina de formar palés de pedido</w:t>
            </w:r>
          </w:p>
        </w:tc>
      </w:tr>
      <w:tr w:rsidR="002C282F" w14:paraId="3397A2BA" w14:textId="77777777" w:rsidTr="00E45F49">
        <w:tc>
          <w:tcPr>
            <w:tcW w:w="1413" w:type="dxa"/>
          </w:tcPr>
          <w:p w14:paraId="3FEFC412"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5</w:t>
            </w:r>
          </w:p>
        </w:tc>
        <w:tc>
          <w:tcPr>
            <w:tcW w:w="7081" w:type="dxa"/>
          </w:tcPr>
          <w:p w14:paraId="6C41CE63"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orillo llegó con palés a estación de salida</w:t>
            </w:r>
          </w:p>
        </w:tc>
      </w:tr>
      <w:tr w:rsidR="002C282F" w14:paraId="10CD20C9" w14:textId="77777777" w:rsidTr="00E45F49">
        <w:tc>
          <w:tcPr>
            <w:tcW w:w="1413" w:type="dxa"/>
          </w:tcPr>
          <w:p w14:paraId="5B4A8FA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6</w:t>
            </w:r>
          </w:p>
        </w:tc>
        <w:tc>
          <w:tcPr>
            <w:tcW w:w="7081" w:type="dxa"/>
          </w:tcPr>
          <w:p w14:paraId="56763B48"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1 con comportamiento extraño</w:t>
            </w:r>
          </w:p>
        </w:tc>
      </w:tr>
      <w:tr w:rsidR="002C282F" w14:paraId="5C0C77E3" w14:textId="77777777" w:rsidTr="00E45F49">
        <w:tc>
          <w:tcPr>
            <w:tcW w:w="1413" w:type="dxa"/>
          </w:tcPr>
          <w:p w14:paraId="286F7A84"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7</w:t>
            </w:r>
          </w:p>
        </w:tc>
        <w:tc>
          <w:tcPr>
            <w:tcW w:w="7081" w:type="dxa"/>
          </w:tcPr>
          <w:p w14:paraId="57BBD5F8"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2 con comportamiento extraño</w:t>
            </w:r>
          </w:p>
        </w:tc>
      </w:tr>
      <w:tr w:rsidR="002C282F" w14:paraId="78AE2F91" w14:textId="77777777" w:rsidTr="00E45F49">
        <w:tc>
          <w:tcPr>
            <w:tcW w:w="1413" w:type="dxa"/>
          </w:tcPr>
          <w:p w14:paraId="656035C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8</w:t>
            </w:r>
          </w:p>
        </w:tc>
        <w:tc>
          <w:tcPr>
            <w:tcW w:w="7081" w:type="dxa"/>
          </w:tcPr>
          <w:p w14:paraId="36FBE5DD"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quina MA3 con comportamiento extraño</w:t>
            </w:r>
          </w:p>
        </w:tc>
      </w:tr>
      <w:tr w:rsidR="00EE4C89" w14:paraId="42B7FAAA" w14:textId="77777777" w:rsidTr="00E45F49">
        <w:tc>
          <w:tcPr>
            <w:tcW w:w="1413" w:type="dxa"/>
          </w:tcPr>
          <w:p w14:paraId="4D63B72D" w14:textId="77777777" w:rsidR="00EE4C89" w:rsidRPr="00E45F49" w:rsidRDefault="00EE4C89"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19</w:t>
            </w:r>
          </w:p>
        </w:tc>
        <w:tc>
          <w:tcPr>
            <w:tcW w:w="7081" w:type="dxa"/>
          </w:tcPr>
          <w:p w14:paraId="0577099A" w14:textId="77777777" w:rsidR="00EE4C89" w:rsidRPr="00E45F49" w:rsidRDefault="00EE4C89"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lección programa p1</w:t>
            </w:r>
          </w:p>
        </w:tc>
      </w:tr>
      <w:tr w:rsidR="00EE4C89" w14:paraId="2CD799A8" w14:textId="77777777" w:rsidTr="00E45F49">
        <w:tc>
          <w:tcPr>
            <w:tcW w:w="1413" w:type="dxa"/>
          </w:tcPr>
          <w:p w14:paraId="27181B8F" w14:textId="77777777" w:rsidR="00EE4C89" w:rsidRPr="00E45F49" w:rsidRDefault="00EE4C89"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20</w:t>
            </w:r>
          </w:p>
        </w:tc>
        <w:tc>
          <w:tcPr>
            <w:tcW w:w="7081" w:type="dxa"/>
          </w:tcPr>
          <w:p w14:paraId="62E60195" w14:textId="77777777" w:rsidR="00EE4C89" w:rsidRPr="00E45F49" w:rsidRDefault="00EE4C89"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lección programa p2</w:t>
            </w:r>
          </w:p>
        </w:tc>
      </w:tr>
    </w:tbl>
    <w:p w14:paraId="662E846A" w14:textId="77777777" w:rsidR="002C282F" w:rsidRDefault="002C282F"/>
    <w:p w14:paraId="219AD42A" w14:textId="77777777" w:rsidR="002C282F" w:rsidRDefault="00386795">
      <w:pPr>
        <w:keepNext/>
        <w:spacing w:after="200" w:line="240" w:lineRule="auto"/>
        <w:rPr>
          <w:i/>
          <w:color w:val="44546A"/>
          <w:sz w:val="18"/>
          <w:szCs w:val="18"/>
        </w:rPr>
      </w:pPr>
      <w:r>
        <w:rPr>
          <w:i/>
          <w:color w:val="44546A"/>
          <w:sz w:val="18"/>
          <w:szCs w:val="18"/>
        </w:rPr>
        <w:t>Tabla 3. Colores en la RdPC propuesta</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05D0F644" w14:textId="77777777">
        <w:tc>
          <w:tcPr>
            <w:tcW w:w="1271" w:type="dxa"/>
            <w:shd w:val="clear" w:color="auto" w:fill="2F5496"/>
          </w:tcPr>
          <w:p w14:paraId="4BCA1A30"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olor</w:t>
            </w:r>
          </w:p>
        </w:tc>
        <w:tc>
          <w:tcPr>
            <w:tcW w:w="7223" w:type="dxa"/>
            <w:shd w:val="clear" w:color="auto" w:fill="2F5496"/>
          </w:tcPr>
          <w:p w14:paraId="235B6F7E"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scripción</w:t>
            </w:r>
          </w:p>
        </w:tc>
      </w:tr>
      <w:tr w:rsidR="002C282F" w14:paraId="7E325AC4" w14:textId="77777777">
        <w:tc>
          <w:tcPr>
            <w:tcW w:w="1271" w:type="dxa"/>
          </w:tcPr>
          <w:p w14:paraId="3C8438BD"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w:t>
            </w:r>
          </w:p>
        </w:tc>
        <w:tc>
          <w:tcPr>
            <w:tcW w:w="7223" w:type="dxa"/>
          </w:tcPr>
          <w:p w14:paraId="378180AE" w14:textId="0C75E3C6" w:rsidR="002C282F" w:rsidRPr="00E45F49" w:rsidRDefault="009A4168"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terial</w:t>
            </w:r>
            <w:r w:rsidR="00386795" w:rsidRPr="00E45F49">
              <w:rPr>
                <w:rFonts w:ascii="ZapfHumnst Dm BT" w:eastAsia="ZapfHumnst Dm BT" w:hAnsi="ZapfHumnst Dm BT" w:cs="ZapfHumnst Dm BT"/>
                <w:sz w:val="24"/>
                <w:szCs w:val="24"/>
              </w:rPr>
              <w:t xml:space="preserve"> de tipo M1 o M2</w:t>
            </w:r>
          </w:p>
        </w:tc>
      </w:tr>
      <w:tr w:rsidR="002C282F" w14:paraId="0B5BD333" w14:textId="77777777">
        <w:tc>
          <w:tcPr>
            <w:tcW w:w="1271" w:type="dxa"/>
          </w:tcPr>
          <w:p w14:paraId="6CD0FCF3"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1</w:t>
            </w:r>
          </w:p>
        </w:tc>
        <w:tc>
          <w:tcPr>
            <w:tcW w:w="7223" w:type="dxa"/>
          </w:tcPr>
          <w:p w14:paraId="2884D7E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terial para la fabricación de maquetas de avión</w:t>
            </w:r>
          </w:p>
        </w:tc>
      </w:tr>
      <w:tr w:rsidR="002C282F" w14:paraId="3BE217C5" w14:textId="77777777">
        <w:tc>
          <w:tcPr>
            <w:tcW w:w="1271" w:type="dxa"/>
          </w:tcPr>
          <w:p w14:paraId="5CC1FEED"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2</w:t>
            </w:r>
          </w:p>
        </w:tc>
        <w:tc>
          <w:tcPr>
            <w:tcW w:w="7223" w:type="dxa"/>
          </w:tcPr>
          <w:p w14:paraId="195DBB2B"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terial para la fabricación de maquetas de coches</w:t>
            </w:r>
          </w:p>
        </w:tc>
      </w:tr>
      <w:tr w:rsidR="002C282F" w14:paraId="7F81822C" w14:textId="77777777">
        <w:tc>
          <w:tcPr>
            <w:tcW w:w="1271" w:type="dxa"/>
          </w:tcPr>
          <w:p w14:paraId="6BB6AE6A"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3</w:t>
            </w:r>
          </w:p>
        </w:tc>
        <w:tc>
          <w:tcPr>
            <w:tcW w:w="7223" w:type="dxa"/>
          </w:tcPr>
          <w:p w14:paraId="5A4E0E2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ieza procesada por máquina MA1</w:t>
            </w:r>
          </w:p>
        </w:tc>
      </w:tr>
      <w:tr w:rsidR="002C282F" w14:paraId="27CF7667" w14:textId="77777777">
        <w:tc>
          <w:tcPr>
            <w:tcW w:w="1271" w:type="dxa"/>
          </w:tcPr>
          <w:p w14:paraId="266BBEEF"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Z</w:t>
            </w:r>
          </w:p>
        </w:tc>
        <w:tc>
          <w:tcPr>
            <w:tcW w:w="7223" w:type="dxa"/>
          </w:tcPr>
          <w:p w14:paraId="0E888E80"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quetas de tipo A o C</w:t>
            </w:r>
          </w:p>
        </w:tc>
      </w:tr>
      <w:tr w:rsidR="002C282F" w14:paraId="08C14F3B" w14:textId="77777777">
        <w:tc>
          <w:tcPr>
            <w:tcW w:w="1271" w:type="dxa"/>
          </w:tcPr>
          <w:p w14:paraId="5CFE263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A</w:t>
            </w:r>
          </w:p>
        </w:tc>
        <w:tc>
          <w:tcPr>
            <w:tcW w:w="7223" w:type="dxa"/>
          </w:tcPr>
          <w:p w14:paraId="1D0CA276"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quetas de avión</w:t>
            </w:r>
          </w:p>
        </w:tc>
      </w:tr>
      <w:tr w:rsidR="002C282F" w14:paraId="14BF1C7E" w14:textId="77777777">
        <w:tc>
          <w:tcPr>
            <w:tcW w:w="1271" w:type="dxa"/>
          </w:tcPr>
          <w:p w14:paraId="7B092D0C"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w:t>
            </w:r>
          </w:p>
        </w:tc>
        <w:tc>
          <w:tcPr>
            <w:tcW w:w="7223" w:type="dxa"/>
          </w:tcPr>
          <w:p w14:paraId="2A12226B"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quetas de coches</w:t>
            </w:r>
          </w:p>
        </w:tc>
      </w:tr>
      <w:tr w:rsidR="002C282F" w14:paraId="2D2AE3F8" w14:textId="77777777">
        <w:tc>
          <w:tcPr>
            <w:tcW w:w="1271" w:type="dxa"/>
          </w:tcPr>
          <w:p w14:paraId="02B4DB67"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w:t>
            </w:r>
          </w:p>
        </w:tc>
        <w:tc>
          <w:tcPr>
            <w:tcW w:w="7223" w:type="dxa"/>
          </w:tcPr>
          <w:p w14:paraId="6F51B8C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palés pedidos, cada palé está formado por 15 cajas</w:t>
            </w:r>
          </w:p>
        </w:tc>
      </w:tr>
      <w:tr w:rsidR="002C282F" w14:paraId="163E79EE" w14:textId="77777777">
        <w:tc>
          <w:tcPr>
            <w:tcW w:w="1271" w:type="dxa"/>
          </w:tcPr>
          <w:p w14:paraId="61786FB1"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1</w:t>
            </w:r>
          </w:p>
        </w:tc>
        <w:tc>
          <w:tcPr>
            <w:tcW w:w="7223" w:type="dxa"/>
          </w:tcPr>
          <w:p w14:paraId="6461C7E5"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maquetas de aviones pedidas en cada caja de un palé</w:t>
            </w:r>
          </w:p>
        </w:tc>
      </w:tr>
      <w:tr w:rsidR="002C282F" w14:paraId="65B41460" w14:textId="77777777">
        <w:tc>
          <w:tcPr>
            <w:tcW w:w="1271" w:type="dxa"/>
          </w:tcPr>
          <w:p w14:paraId="75D85BDA"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2</w:t>
            </w:r>
          </w:p>
        </w:tc>
        <w:tc>
          <w:tcPr>
            <w:tcW w:w="7223" w:type="dxa"/>
          </w:tcPr>
          <w:p w14:paraId="0848A379" w14:textId="77777777" w:rsidR="002C282F" w:rsidRPr="00E45F49" w:rsidRDefault="0038679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maquetas de coches pedidas en cada caja de un palé</w:t>
            </w:r>
          </w:p>
        </w:tc>
      </w:tr>
      <w:tr w:rsidR="00EF0400" w14:paraId="0D64A3F8" w14:textId="77777777">
        <w:tc>
          <w:tcPr>
            <w:tcW w:w="1271" w:type="dxa"/>
          </w:tcPr>
          <w:p w14:paraId="65B979A1" w14:textId="51184ED2" w:rsidR="00EF0400" w:rsidRPr="00E45F49" w:rsidRDefault="00EF0400"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NC</w:t>
            </w:r>
          </w:p>
        </w:tc>
        <w:tc>
          <w:tcPr>
            <w:tcW w:w="7223" w:type="dxa"/>
          </w:tcPr>
          <w:p w14:paraId="177C0F53" w14:textId="4736AF5A" w:rsidR="000469D5" w:rsidRPr="00E45F49" w:rsidRDefault="00EF0400"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Contador </w:t>
            </w:r>
            <w:r w:rsidR="009A4168" w:rsidRPr="00E45F49">
              <w:rPr>
                <w:rFonts w:ascii="ZapfHumnst Dm BT" w:eastAsia="ZapfHumnst Dm BT" w:hAnsi="ZapfHumnst Dm BT" w:cs="ZapfHumnst Dm BT"/>
                <w:sz w:val="24"/>
                <w:szCs w:val="24"/>
              </w:rPr>
              <w:t xml:space="preserve">de </w:t>
            </w:r>
            <w:r w:rsidRPr="00E45F49">
              <w:rPr>
                <w:rFonts w:ascii="ZapfHumnst Dm BT" w:eastAsia="ZapfHumnst Dm BT" w:hAnsi="ZapfHumnst Dm BT" w:cs="ZapfHumnst Dm BT"/>
                <w:sz w:val="24"/>
                <w:szCs w:val="24"/>
              </w:rPr>
              <w:t>número de cajas para crear palé</w:t>
            </w:r>
          </w:p>
        </w:tc>
      </w:tr>
      <w:tr w:rsidR="000469D5" w14:paraId="6615C292" w14:textId="77777777">
        <w:tc>
          <w:tcPr>
            <w:tcW w:w="1271" w:type="dxa"/>
          </w:tcPr>
          <w:p w14:paraId="1772BB6D" w14:textId="1965EBF9" w:rsidR="000469D5" w:rsidRPr="00E45F49" w:rsidRDefault="000469D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NM</w:t>
            </w:r>
          </w:p>
        </w:tc>
        <w:tc>
          <w:tcPr>
            <w:tcW w:w="7223" w:type="dxa"/>
          </w:tcPr>
          <w:p w14:paraId="278CF813" w14:textId="02129C78" w:rsidR="000469D5" w:rsidRPr="00E45F49" w:rsidRDefault="000469D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Número de material transportado en la cinta</w:t>
            </w:r>
          </w:p>
        </w:tc>
      </w:tr>
    </w:tbl>
    <w:p w14:paraId="487E824A" w14:textId="77777777" w:rsidR="002C282F" w:rsidRDefault="002C282F"/>
    <w:p w14:paraId="38591B70" w14:textId="2CB63DAF" w:rsidR="002C282F" w:rsidRDefault="00386795">
      <w:pPr>
        <w:pStyle w:val="Ttulo1"/>
        <w:numPr>
          <w:ilvl w:val="0"/>
          <w:numId w:val="1"/>
        </w:numPr>
        <w:jc w:val="center"/>
        <w:rPr>
          <w:rFonts w:ascii="ZapfHumnst Dm BT" w:eastAsia="ZapfHumnst Dm BT" w:hAnsi="ZapfHumnst Dm BT" w:cs="ZapfHumnst Dm BT"/>
          <w:sz w:val="36"/>
          <w:szCs w:val="36"/>
        </w:rPr>
      </w:pPr>
      <w:bookmarkStart w:id="6" w:name="_Toc502342800"/>
      <w:r>
        <w:rPr>
          <w:rFonts w:ascii="ZapfHumnst Dm BT" w:eastAsia="ZapfHumnst Dm BT" w:hAnsi="ZapfHumnst Dm BT" w:cs="ZapfHumnst Dm BT"/>
          <w:sz w:val="36"/>
          <w:szCs w:val="36"/>
        </w:rPr>
        <w:t>Simulación con Arena</w:t>
      </w:r>
      <w:bookmarkEnd w:id="6"/>
    </w:p>
    <w:p w14:paraId="4D7E6743" w14:textId="77777777" w:rsidR="002C282F" w:rsidRDefault="002C282F" w:rsidP="00E45F49"/>
    <w:p w14:paraId="054C4B70" w14:textId="09EC8E74" w:rsidR="002C282F" w:rsidRPr="00E45F49" w:rsidRDefault="007D7FD9"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a simulación del proceso descrito en la sección Problema propuesto ha sido realizada con el software Arena en su versión 15 para estudiantes que puede ser obtenido gratuitamente en  </w:t>
      </w:r>
      <w:r w:rsidR="00976D29" w:rsidRPr="00E45F49">
        <w:rPr>
          <w:rFonts w:ascii="ZapfHumnst Dm BT" w:eastAsia="ZapfHumnst Dm BT" w:hAnsi="ZapfHumnst Dm BT" w:cs="ZapfHumnst Dm BT"/>
          <w:sz w:val="24"/>
          <w:szCs w:val="24"/>
        </w:rPr>
        <w:fldChar w:fldCharType="begin" w:fldLock="1"/>
      </w:r>
      <w:r w:rsidR="00880BC9" w:rsidRPr="00E45F49">
        <w:rPr>
          <w:rFonts w:ascii="ZapfHumnst Dm BT" w:eastAsia="ZapfHumnst Dm BT" w:hAnsi="ZapfHumnst Dm BT" w:cs="ZapfHumnst Dm BT"/>
          <w:sz w:val="24"/>
          <w:szCs w:val="24"/>
        </w:rPr>
        <w:instrText>ADDIN CSL_CITATION { "citationItems" : [ { "id" : "ITEM-1", "itemData" : { "URL" : "https://www.arenasimulation.com/simulation-software-download", "accessed" : { "date-parts" : [ [ "2017", "12", "26" ] ] }, "author" : [ { "dropping-particle" : "", "family" : "Rockwell Automation", "given" : "", "non-dropping-particle" : "", "parse-names" : false, "suffix" : "" } ], "id" : "ITEM-1", "issued" : { "date-parts" : [ [ "2017" ] ] }, "title" : "Arena simulation software", "type" : "webpage" }, "uris" : [ "http://www.mendeley.com/documents/?uuid=aa91dbe3-d450-48fe-9b89-d56f653618a5" ] } ], "mendeley" : { "formattedCitation" : "[2]", "plainTextFormattedCitation" : "[2]", "previouslyFormattedCitation" : "[2]" }, "properties" : {  }, "schema" : "https://github.com/citation-style-language/schema/raw/master/csl-citation.json" }</w:instrText>
      </w:r>
      <w:r w:rsidR="00976D29" w:rsidRPr="00E45F49">
        <w:rPr>
          <w:rFonts w:ascii="ZapfHumnst Dm BT" w:eastAsia="ZapfHumnst Dm BT" w:hAnsi="ZapfHumnst Dm BT" w:cs="ZapfHumnst Dm BT"/>
          <w:sz w:val="24"/>
          <w:szCs w:val="24"/>
        </w:rPr>
        <w:fldChar w:fldCharType="separate"/>
      </w:r>
      <w:r w:rsidR="00880BC9" w:rsidRPr="00E45F49">
        <w:rPr>
          <w:rFonts w:ascii="ZapfHumnst Dm BT" w:eastAsia="ZapfHumnst Dm BT" w:hAnsi="ZapfHumnst Dm BT" w:cs="ZapfHumnst Dm BT"/>
          <w:sz w:val="24"/>
          <w:szCs w:val="24"/>
        </w:rPr>
        <w:t>[2]</w:t>
      </w:r>
      <w:r w:rsidR="00976D29" w:rsidRPr="00E45F49">
        <w:rPr>
          <w:rFonts w:ascii="ZapfHumnst Dm BT" w:eastAsia="ZapfHumnst Dm BT" w:hAnsi="ZapfHumnst Dm BT" w:cs="ZapfHumnst Dm BT"/>
          <w:sz w:val="24"/>
          <w:szCs w:val="24"/>
        </w:rPr>
        <w:fldChar w:fldCharType="end"/>
      </w:r>
      <w:r w:rsidR="00976D29" w:rsidRPr="00E45F49">
        <w:rPr>
          <w:rFonts w:ascii="ZapfHumnst Dm BT" w:eastAsia="ZapfHumnst Dm BT" w:hAnsi="ZapfHumnst Dm BT" w:cs="ZapfHumnst Dm BT"/>
          <w:sz w:val="24"/>
          <w:szCs w:val="24"/>
        </w:rPr>
        <w:t xml:space="preserve">. El software Arena es además muy utilizado en la simulación de eventos discretos </w:t>
      </w:r>
      <w:r w:rsidR="00976D29" w:rsidRPr="00E45F49">
        <w:rPr>
          <w:rFonts w:ascii="ZapfHumnst Dm BT" w:eastAsia="ZapfHumnst Dm BT" w:hAnsi="ZapfHumnst Dm BT" w:cs="ZapfHumnst Dm BT"/>
          <w:sz w:val="24"/>
          <w:szCs w:val="24"/>
        </w:rPr>
        <w:fldChar w:fldCharType="begin" w:fldLock="1"/>
      </w:r>
      <w:r w:rsidR="00880BC9" w:rsidRPr="00E45F49">
        <w:rPr>
          <w:rFonts w:ascii="ZapfHumnst Dm BT" w:eastAsia="ZapfHumnst Dm BT" w:hAnsi="ZapfHumnst Dm BT" w:cs="ZapfHumnst Dm BT"/>
          <w:sz w:val="24"/>
          <w:szCs w:val="24"/>
        </w:rPr>
        <w:instrText>ADDIN CSL_CITATION { "citationItems" : [ { "id" : "ITEM-1", "itemData" : { "ISBN" : "978-1-259-25436-9", "author" : [ { "dropping-particle" : "", "family" : "Kelton", "given" : "W. David", "non-dropping-particle" : "", "parse-names" : false, "suffix" : "" }, { "dropping-particle" : "", "family" : "Sadowsky", "given" : "Randall P.", "non-dropping-particle" : "", "parse-names" : false, "suffix" : "" }, { "dropping-particle" : "", "family" : "Zupick", "given" : "Nancy B.", "non-dropping-particle" : "", "parse-names" : false, "suffix" : "" } ], "edition" : "Sixth Edit", "id" : "ITEM-1", "issued" : { "date-parts" : [ [ "2015" ] ] }, "publisher" : "McGraw-Hill International", "title" : "Simulation with Arena", "type" : "book" }, "uris" : [ "http://www.mendeley.com/documents/?uuid=ce4a5c89-09f0-4353-ae21-67f7df033ad3" ] } ], "mendeley" : { "formattedCitation" : "[3]", "plainTextFormattedCitation" : "[3]", "previouslyFormattedCitation" : "[3]" }, "properties" : {  }, "schema" : "https://github.com/citation-style-language/schema/raw/master/csl-citation.json" }</w:instrText>
      </w:r>
      <w:r w:rsidR="00976D29" w:rsidRPr="00E45F49">
        <w:rPr>
          <w:rFonts w:ascii="ZapfHumnst Dm BT" w:eastAsia="ZapfHumnst Dm BT" w:hAnsi="ZapfHumnst Dm BT" w:cs="ZapfHumnst Dm BT"/>
          <w:sz w:val="24"/>
          <w:szCs w:val="24"/>
        </w:rPr>
        <w:fldChar w:fldCharType="separate"/>
      </w:r>
      <w:r w:rsidR="00880BC9" w:rsidRPr="00E45F49">
        <w:rPr>
          <w:rFonts w:ascii="ZapfHumnst Dm BT" w:eastAsia="ZapfHumnst Dm BT" w:hAnsi="ZapfHumnst Dm BT" w:cs="ZapfHumnst Dm BT"/>
          <w:sz w:val="24"/>
          <w:szCs w:val="24"/>
        </w:rPr>
        <w:t>[3]</w:t>
      </w:r>
      <w:r w:rsidR="00976D29" w:rsidRPr="00E45F49">
        <w:rPr>
          <w:rFonts w:ascii="ZapfHumnst Dm BT" w:eastAsia="ZapfHumnst Dm BT" w:hAnsi="ZapfHumnst Dm BT" w:cs="ZapfHumnst Dm BT"/>
          <w:sz w:val="24"/>
          <w:szCs w:val="24"/>
        </w:rPr>
        <w:fldChar w:fldCharType="end"/>
      </w:r>
      <w:r w:rsidR="00976D29" w:rsidRPr="00E45F49">
        <w:rPr>
          <w:rFonts w:ascii="ZapfHumnst Dm BT" w:eastAsia="ZapfHumnst Dm BT" w:hAnsi="ZapfHumnst Dm BT" w:cs="ZapfHumnst Dm BT"/>
          <w:sz w:val="24"/>
          <w:szCs w:val="24"/>
        </w:rPr>
        <w:fldChar w:fldCharType="begin" w:fldLock="1"/>
      </w:r>
      <w:r w:rsidR="00880BC9" w:rsidRPr="00E45F49">
        <w:rPr>
          <w:rFonts w:ascii="ZapfHumnst Dm BT" w:eastAsia="ZapfHumnst Dm BT" w:hAnsi="ZapfHumnst Dm BT" w:cs="ZapfHumnst Dm BT"/>
          <w:sz w:val="24"/>
          <w:szCs w:val="24"/>
        </w:rPr>
        <w:instrText>ADDIN CSL_CITATION { "citationItems" : [ { "id" : "ITEM-1", "itemData" : { "ISBN" : "0-8493-1241-8", "author" : [ { "dropping-particle" : "", "family" : "Chung", "given" : "Christopher A.", "non-dropping-particle" : "", "parse-names" : false, "suffix" : "" } ], "id" : "ITEM-1", "issued" : { "date-parts" : [ [ "2004" ] ] }, "publisher" : "CRC Press", "title" : "Simulation modeling handbook: a practical approach", "type" : "book" }, "uris" : [ "http://www.mendeley.com/documents/?uuid=f0aa599b-9522-4c6b-8a1c-4370b4c29a1a" ] } ], "mendeley" : { "formattedCitation" : "[4]", "plainTextFormattedCitation" : "[4]", "previouslyFormattedCitation" : "[4]" }, "properties" : {  }, "schema" : "https://github.com/citation-style-language/schema/raw/master/csl-citation.json" }</w:instrText>
      </w:r>
      <w:r w:rsidR="00976D29" w:rsidRPr="00E45F49">
        <w:rPr>
          <w:rFonts w:ascii="ZapfHumnst Dm BT" w:eastAsia="ZapfHumnst Dm BT" w:hAnsi="ZapfHumnst Dm BT" w:cs="ZapfHumnst Dm BT"/>
          <w:sz w:val="24"/>
          <w:szCs w:val="24"/>
        </w:rPr>
        <w:fldChar w:fldCharType="separate"/>
      </w:r>
      <w:r w:rsidR="00880BC9" w:rsidRPr="00E45F49">
        <w:rPr>
          <w:rFonts w:ascii="ZapfHumnst Dm BT" w:eastAsia="ZapfHumnst Dm BT" w:hAnsi="ZapfHumnst Dm BT" w:cs="ZapfHumnst Dm BT"/>
          <w:sz w:val="24"/>
          <w:szCs w:val="24"/>
        </w:rPr>
        <w:t>[4]</w:t>
      </w:r>
      <w:r w:rsidR="00976D29" w:rsidRPr="00E45F49">
        <w:rPr>
          <w:rFonts w:ascii="ZapfHumnst Dm BT" w:eastAsia="ZapfHumnst Dm BT" w:hAnsi="ZapfHumnst Dm BT" w:cs="ZapfHumnst Dm BT"/>
          <w:sz w:val="24"/>
          <w:szCs w:val="24"/>
        </w:rPr>
        <w:fldChar w:fldCharType="end"/>
      </w:r>
      <w:r w:rsidR="00976D29" w:rsidRPr="00E45F49">
        <w:rPr>
          <w:rFonts w:ascii="ZapfHumnst Dm BT" w:eastAsia="ZapfHumnst Dm BT" w:hAnsi="ZapfHumnst Dm BT" w:cs="ZapfHumnst Dm BT"/>
          <w:sz w:val="24"/>
          <w:szCs w:val="24"/>
        </w:rPr>
        <w:fldChar w:fldCharType="begin" w:fldLock="1"/>
      </w:r>
      <w:r w:rsidR="00880BC9" w:rsidRPr="00E45F49">
        <w:rPr>
          <w:rFonts w:ascii="ZapfHumnst Dm BT" w:eastAsia="ZapfHumnst Dm BT" w:hAnsi="ZapfHumnst Dm BT" w:cs="ZapfHumnst Dm BT"/>
          <w:sz w:val="24"/>
          <w:szCs w:val="24"/>
        </w:rPr>
        <w:instrText>ADDIN CSL_CITATION { "citationItems" : [ { "id" : "ITEM-1", "itemData" : { "DOI" : "10.13155/29825", "ISBN" : "9781590479391", "ISSN" : "0010-468X", "PMID" : "6547660", "author" : [ { "dropping-particle" : "", "family" : "Mathworks", "given" : "", "non-dropping-particle" : "", "parse-names" : false, "suffix" : "" } ], "id" : "ITEM-1", "issue" : "March", "issued" : { "date-parts" : [ [ "2017" ] ] }, "title" : "Arena user \u2019 s guide", "type" : "book" }, "uris" : [ "http://www.mendeley.com/documents/?uuid=4c4608f7-c4a7-4b82-baff-b8ab324a364e" ] } ], "mendeley" : { "formattedCitation" : "[5]", "plainTextFormattedCitation" : "[5]", "previouslyFormattedCitation" : "[5]" }, "properties" : {  }, "schema" : "https://github.com/citation-style-language/schema/raw/master/csl-citation.json" }</w:instrText>
      </w:r>
      <w:r w:rsidR="00976D29" w:rsidRPr="00E45F49">
        <w:rPr>
          <w:rFonts w:ascii="ZapfHumnst Dm BT" w:eastAsia="ZapfHumnst Dm BT" w:hAnsi="ZapfHumnst Dm BT" w:cs="ZapfHumnst Dm BT"/>
          <w:sz w:val="24"/>
          <w:szCs w:val="24"/>
        </w:rPr>
        <w:fldChar w:fldCharType="separate"/>
      </w:r>
      <w:r w:rsidR="00880BC9" w:rsidRPr="00E45F49">
        <w:rPr>
          <w:rFonts w:ascii="ZapfHumnst Dm BT" w:eastAsia="ZapfHumnst Dm BT" w:hAnsi="ZapfHumnst Dm BT" w:cs="ZapfHumnst Dm BT"/>
          <w:sz w:val="24"/>
          <w:szCs w:val="24"/>
        </w:rPr>
        <w:t>[5]</w:t>
      </w:r>
      <w:r w:rsidR="00976D29" w:rsidRPr="00E45F49">
        <w:rPr>
          <w:rFonts w:ascii="ZapfHumnst Dm BT" w:eastAsia="ZapfHumnst Dm BT" w:hAnsi="ZapfHumnst Dm BT" w:cs="ZapfHumnst Dm BT"/>
          <w:sz w:val="24"/>
          <w:szCs w:val="24"/>
        </w:rPr>
        <w:fldChar w:fldCharType="end"/>
      </w:r>
      <w:r w:rsidR="00976D29" w:rsidRPr="00E45F49">
        <w:rPr>
          <w:rFonts w:ascii="ZapfHumnst Dm BT" w:eastAsia="ZapfHumnst Dm BT" w:hAnsi="ZapfHumnst Dm BT" w:cs="ZapfHumnst Dm BT"/>
          <w:sz w:val="24"/>
          <w:szCs w:val="24"/>
        </w:rPr>
        <w:t>.</w:t>
      </w:r>
      <w:r w:rsidR="008932AC" w:rsidRPr="00E45F49">
        <w:rPr>
          <w:rFonts w:ascii="ZapfHumnst Dm BT" w:eastAsia="ZapfHumnst Dm BT" w:hAnsi="ZapfHumnst Dm BT" w:cs="ZapfHumnst Dm BT"/>
          <w:sz w:val="24"/>
          <w:szCs w:val="24"/>
        </w:rPr>
        <w:t xml:space="preserve"> Teniendo en cuenta las distribuciones de los tiempos de llegada </w:t>
      </w:r>
      <w:r w:rsidR="00692B7C" w:rsidRPr="00E45F49">
        <w:rPr>
          <w:rFonts w:ascii="ZapfHumnst Dm BT" w:eastAsia="ZapfHumnst Dm BT" w:hAnsi="ZapfHumnst Dm BT" w:cs="ZapfHumnst Dm BT"/>
          <w:sz w:val="24"/>
          <w:szCs w:val="24"/>
        </w:rPr>
        <w:t>de la materia prima se ha simulado una jornada de 24 horas.</w:t>
      </w:r>
    </w:p>
    <w:p w14:paraId="16A7053C" w14:textId="6B167E83" w:rsidR="00692B7C" w:rsidRPr="00E45F49" w:rsidRDefault="00692B7C"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a Figura </w:t>
      </w:r>
      <w:r w:rsidR="00F23766" w:rsidRPr="00E45F49">
        <w:rPr>
          <w:rFonts w:ascii="ZapfHumnst Dm BT" w:eastAsia="ZapfHumnst Dm BT" w:hAnsi="ZapfHumnst Dm BT" w:cs="ZapfHumnst Dm BT"/>
          <w:sz w:val="24"/>
          <w:szCs w:val="24"/>
        </w:rPr>
        <w:t xml:space="preserve">2 </w:t>
      </w:r>
      <w:r w:rsidRPr="00E45F49">
        <w:rPr>
          <w:rFonts w:ascii="ZapfHumnst Dm BT" w:eastAsia="ZapfHumnst Dm BT" w:hAnsi="ZapfHumnst Dm BT" w:cs="ZapfHumnst Dm BT"/>
          <w:sz w:val="24"/>
          <w:szCs w:val="24"/>
        </w:rPr>
        <w:t>muestra los parámetros de la simulación</w:t>
      </w:r>
      <w:r w:rsidR="00896C76" w:rsidRPr="00E45F49">
        <w:rPr>
          <w:rFonts w:ascii="ZapfHumnst Dm BT" w:eastAsia="ZapfHumnst Dm BT" w:hAnsi="ZapfHumnst Dm BT" w:cs="ZapfHumnst Dm BT"/>
          <w:sz w:val="24"/>
          <w:szCs w:val="24"/>
        </w:rPr>
        <w:t xml:space="preserve"> relativos al tiempo</w:t>
      </w:r>
      <w:r w:rsidRPr="00E45F49">
        <w:rPr>
          <w:rFonts w:ascii="ZapfHumnst Dm BT" w:eastAsia="ZapfHumnst Dm BT" w:hAnsi="ZapfHumnst Dm BT" w:cs="ZapfHumnst Dm BT"/>
          <w:sz w:val="24"/>
          <w:szCs w:val="24"/>
        </w:rPr>
        <w:t xml:space="preserve"> especificados en Arena.</w:t>
      </w:r>
    </w:p>
    <w:p w14:paraId="7918BEAE" w14:textId="77777777" w:rsidR="00F61072" w:rsidRDefault="00F61072" w:rsidP="00E45F49">
      <w:pPr>
        <w:keepNext/>
        <w:jc w:val="center"/>
      </w:pPr>
      <w:r>
        <w:rPr>
          <w:noProof/>
        </w:rPr>
        <w:lastRenderedPageBreak/>
        <w:drawing>
          <wp:inline distT="0" distB="0" distL="0" distR="0" wp14:anchorId="5F728AB2" wp14:editId="48098FA4">
            <wp:extent cx="3743325" cy="49149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ulation_parameters.JPG"/>
                    <pic:cNvPicPr/>
                  </pic:nvPicPr>
                  <pic:blipFill>
                    <a:blip r:embed="rId17">
                      <a:extLst>
                        <a:ext uri="{28A0092B-C50C-407E-A947-70E740481C1C}">
                          <a14:useLocalDpi xmlns:a14="http://schemas.microsoft.com/office/drawing/2010/main" val="0"/>
                        </a:ext>
                      </a:extLst>
                    </a:blip>
                    <a:stretch>
                      <a:fillRect/>
                    </a:stretch>
                  </pic:blipFill>
                  <pic:spPr>
                    <a:xfrm>
                      <a:off x="0" y="0"/>
                      <a:ext cx="3743325" cy="4914900"/>
                    </a:xfrm>
                    <a:prstGeom prst="rect">
                      <a:avLst/>
                    </a:prstGeom>
                  </pic:spPr>
                </pic:pic>
              </a:graphicData>
            </a:graphic>
          </wp:inline>
        </w:drawing>
      </w:r>
    </w:p>
    <w:p w14:paraId="168211B8" w14:textId="1C0B93DD" w:rsidR="00692B7C" w:rsidRDefault="00F61072" w:rsidP="00E45F49">
      <w:pPr>
        <w:pStyle w:val="Descripcin"/>
        <w:jc w:val="center"/>
      </w:pPr>
      <w:bookmarkStart w:id="7" w:name="_Toc502342811"/>
      <w:r>
        <w:t xml:space="preserve">Figura </w:t>
      </w:r>
      <w:r w:rsidR="00393B1F">
        <w:fldChar w:fldCharType="begin"/>
      </w:r>
      <w:r w:rsidR="00393B1F">
        <w:instrText xml:space="preserve"> SEQ Figura \* ARABIC </w:instrText>
      </w:r>
      <w:r w:rsidR="00393B1F">
        <w:fldChar w:fldCharType="separate"/>
      </w:r>
      <w:r w:rsidR="00753B6C">
        <w:rPr>
          <w:noProof/>
        </w:rPr>
        <w:t>2</w:t>
      </w:r>
      <w:r w:rsidR="00393B1F">
        <w:rPr>
          <w:noProof/>
        </w:rPr>
        <w:fldChar w:fldCharType="end"/>
      </w:r>
      <w:r>
        <w:t>. Tiempo de simulación especificado en Arena</w:t>
      </w:r>
      <w:bookmarkEnd w:id="7"/>
    </w:p>
    <w:p w14:paraId="5AF6AFD9" w14:textId="7976FD13" w:rsidR="002C282F" w:rsidRPr="00E45F49" w:rsidRDefault="00212D9F"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a </w:t>
      </w:r>
      <w:r w:rsidR="00AA3C65" w:rsidRPr="00E45F49">
        <w:rPr>
          <w:rFonts w:ascii="ZapfHumnst Dm BT" w:eastAsia="ZapfHumnst Dm BT" w:hAnsi="ZapfHumnst Dm BT" w:cs="ZapfHumnst Dm BT"/>
          <w:sz w:val="24"/>
          <w:szCs w:val="24"/>
        </w:rPr>
        <w:t xml:space="preserve">Figura </w:t>
      </w:r>
      <w:r w:rsidR="00F23766" w:rsidRPr="00E45F49">
        <w:rPr>
          <w:rFonts w:ascii="ZapfHumnst Dm BT" w:eastAsia="ZapfHumnst Dm BT" w:hAnsi="ZapfHumnst Dm BT" w:cs="ZapfHumnst Dm BT"/>
          <w:sz w:val="24"/>
          <w:szCs w:val="24"/>
        </w:rPr>
        <w:t xml:space="preserve">3 </w:t>
      </w:r>
      <w:r w:rsidR="00AA3C65" w:rsidRPr="00E45F49">
        <w:rPr>
          <w:rFonts w:ascii="ZapfHumnst Dm BT" w:eastAsia="ZapfHumnst Dm BT" w:hAnsi="ZapfHumnst Dm BT" w:cs="ZapfHumnst Dm BT"/>
          <w:sz w:val="24"/>
          <w:szCs w:val="24"/>
        </w:rPr>
        <w:t xml:space="preserve">muestra el modelo desarrollado en Arena. </w:t>
      </w:r>
    </w:p>
    <w:p w14:paraId="2749B642" w14:textId="77777777" w:rsidR="00BF1933" w:rsidRDefault="00106993" w:rsidP="00E45F49">
      <w:pPr>
        <w:keepNext/>
        <w:jc w:val="center"/>
      </w:pPr>
      <w:r>
        <w:rPr>
          <w:noProof/>
        </w:rPr>
        <w:drawing>
          <wp:inline distT="0" distB="0" distL="0" distR="0" wp14:anchorId="11F9EB7B" wp14:editId="7B521990">
            <wp:extent cx="5400040" cy="27908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completo.JPG"/>
                    <pic:cNvPicPr/>
                  </pic:nvPicPr>
                  <pic:blipFill>
                    <a:blip r:embed="rId18">
                      <a:extLst>
                        <a:ext uri="{28A0092B-C50C-407E-A947-70E740481C1C}">
                          <a14:useLocalDpi xmlns:a14="http://schemas.microsoft.com/office/drawing/2010/main" val="0"/>
                        </a:ext>
                      </a:extLst>
                    </a:blip>
                    <a:stretch>
                      <a:fillRect/>
                    </a:stretch>
                  </pic:blipFill>
                  <pic:spPr>
                    <a:xfrm>
                      <a:off x="0" y="0"/>
                      <a:ext cx="5400040" cy="2790825"/>
                    </a:xfrm>
                    <a:prstGeom prst="rect">
                      <a:avLst/>
                    </a:prstGeom>
                  </pic:spPr>
                </pic:pic>
              </a:graphicData>
            </a:graphic>
          </wp:inline>
        </w:drawing>
      </w:r>
    </w:p>
    <w:p w14:paraId="073EDDEC" w14:textId="281448E9" w:rsidR="000639E2" w:rsidRDefault="00BF1933" w:rsidP="00E45F49">
      <w:pPr>
        <w:pStyle w:val="Descripcin"/>
        <w:jc w:val="center"/>
      </w:pPr>
      <w:bookmarkStart w:id="8" w:name="_Toc502342812"/>
      <w:r>
        <w:t xml:space="preserve">Figura </w:t>
      </w:r>
      <w:r w:rsidR="00393B1F">
        <w:fldChar w:fldCharType="begin"/>
      </w:r>
      <w:r w:rsidR="00393B1F">
        <w:instrText xml:space="preserve"> SEQ Figura \* ARABIC </w:instrText>
      </w:r>
      <w:r w:rsidR="00393B1F">
        <w:fldChar w:fldCharType="separate"/>
      </w:r>
      <w:r w:rsidR="00753B6C">
        <w:rPr>
          <w:noProof/>
        </w:rPr>
        <w:t>3</w:t>
      </w:r>
      <w:r w:rsidR="00393B1F">
        <w:rPr>
          <w:noProof/>
        </w:rPr>
        <w:fldChar w:fldCharType="end"/>
      </w:r>
      <w:r>
        <w:t>. Modelo desarrollado en Arena</w:t>
      </w:r>
      <w:bookmarkEnd w:id="8"/>
    </w:p>
    <w:p w14:paraId="44C4FF75" w14:textId="7F1F3A9A" w:rsidR="002C282F" w:rsidRPr="00E45F49" w:rsidRDefault="00AA3C65"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lastRenderedPageBreak/>
        <w:t xml:space="preserve">El modelo de la Figura </w:t>
      </w:r>
      <w:r w:rsidR="00F23766" w:rsidRPr="00E45F49">
        <w:rPr>
          <w:rFonts w:ascii="ZapfHumnst Dm BT" w:eastAsia="ZapfHumnst Dm BT" w:hAnsi="ZapfHumnst Dm BT" w:cs="ZapfHumnst Dm BT"/>
          <w:sz w:val="24"/>
          <w:szCs w:val="24"/>
        </w:rPr>
        <w:t xml:space="preserve">3 </w:t>
      </w:r>
      <w:r w:rsidRPr="00E45F49">
        <w:rPr>
          <w:rFonts w:ascii="ZapfHumnst Dm BT" w:eastAsia="ZapfHumnst Dm BT" w:hAnsi="ZapfHumnst Dm BT" w:cs="ZapfHumnst Dm BT"/>
          <w:sz w:val="24"/>
          <w:szCs w:val="24"/>
        </w:rPr>
        <w:t xml:space="preserve">puede dividirse en las siguientes partes para su comprensión: </w:t>
      </w:r>
      <w:r w:rsidR="00540544" w:rsidRPr="00E45F49">
        <w:rPr>
          <w:rFonts w:ascii="ZapfHumnst Dm BT" w:eastAsia="ZapfHumnst Dm BT" w:hAnsi="ZapfHumnst Dm BT" w:cs="ZapfHumnst Dm BT"/>
          <w:sz w:val="24"/>
          <w:szCs w:val="24"/>
        </w:rPr>
        <w:t>recepción de las cajas de material y transporte hacia la cinta C1</w:t>
      </w:r>
      <w:r w:rsidRPr="00E45F49">
        <w:rPr>
          <w:rFonts w:ascii="ZapfHumnst Dm BT" w:eastAsia="ZapfHumnst Dm BT" w:hAnsi="ZapfHumnst Dm BT" w:cs="ZapfHumnst Dm BT"/>
          <w:sz w:val="24"/>
          <w:szCs w:val="24"/>
        </w:rPr>
        <w:t xml:space="preserve">, </w:t>
      </w:r>
      <w:r w:rsidR="00540544" w:rsidRPr="00E45F49">
        <w:rPr>
          <w:rFonts w:ascii="ZapfHumnst Dm BT" w:eastAsia="ZapfHumnst Dm BT" w:hAnsi="ZapfHumnst Dm BT" w:cs="ZapfHumnst Dm BT"/>
          <w:sz w:val="24"/>
          <w:szCs w:val="24"/>
        </w:rPr>
        <w:t>traslado de las piezas en C1 e introducción en la máquina MA1</w:t>
      </w:r>
      <w:r w:rsidRPr="00E45F49">
        <w:rPr>
          <w:rFonts w:ascii="ZapfHumnst Dm BT" w:eastAsia="ZapfHumnst Dm BT" w:hAnsi="ZapfHumnst Dm BT" w:cs="ZapfHumnst Dm BT"/>
          <w:sz w:val="24"/>
          <w:szCs w:val="24"/>
        </w:rPr>
        <w:t xml:space="preserve">, </w:t>
      </w:r>
      <w:r w:rsidR="00540544" w:rsidRPr="00E45F49">
        <w:rPr>
          <w:rFonts w:ascii="ZapfHumnst Dm BT" w:eastAsia="ZapfHumnst Dm BT" w:hAnsi="ZapfHumnst Dm BT" w:cs="ZapfHumnst Dm BT"/>
          <w:sz w:val="24"/>
          <w:szCs w:val="24"/>
        </w:rPr>
        <w:t>Procesamiento de las piezas en las máquinas MA2 y MA3, traslado de las maquetas terminadas hacia los almacenes</w:t>
      </w:r>
      <w:r w:rsidR="0073690C" w:rsidRPr="00E45F49">
        <w:rPr>
          <w:rFonts w:ascii="ZapfHumnst Dm BT" w:eastAsia="ZapfHumnst Dm BT" w:hAnsi="ZapfHumnst Dm BT" w:cs="ZapfHumnst Dm BT"/>
          <w:sz w:val="24"/>
          <w:szCs w:val="24"/>
        </w:rPr>
        <w:t>, Creación y atención de pedidos</w:t>
      </w:r>
      <w:r w:rsidRPr="00E45F49">
        <w:rPr>
          <w:rFonts w:ascii="ZapfHumnst Dm BT" w:eastAsia="ZapfHumnst Dm BT" w:hAnsi="ZapfHumnst Dm BT" w:cs="ZapfHumnst Dm BT"/>
          <w:sz w:val="24"/>
          <w:szCs w:val="24"/>
        </w:rPr>
        <w:t>.</w:t>
      </w:r>
    </w:p>
    <w:p w14:paraId="2E0204A0" w14:textId="77777777" w:rsidR="005C3578" w:rsidRDefault="005C3578" w:rsidP="00E45F49">
      <w:pPr>
        <w:keepNext/>
        <w:jc w:val="center"/>
      </w:pPr>
      <w:r>
        <w:rPr>
          <w:noProof/>
        </w:rPr>
        <w:drawing>
          <wp:inline distT="0" distB="0" distL="0" distR="0" wp14:anchorId="60282E97" wp14:editId="5424988E">
            <wp:extent cx="5736566" cy="2552587"/>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cepción de piezas y llevarlas hasta C1.JPG"/>
                    <pic:cNvPicPr/>
                  </pic:nvPicPr>
                  <pic:blipFill>
                    <a:blip r:embed="rId19">
                      <a:extLst>
                        <a:ext uri="{28A0092B-C50C-407E-A947-70E740481C1C}">
                          <a14:useLocalDpi xmlns:a14="http://schemas.microsoft.com/office/drawing/2010/main" val="0"/>
                        </a:ext>
                      </a:extLst>
                    </a:blip>
                    <a:stretch>
                      <a:fillRect/>
                    </a:stretch>
                  </pic:blipFill>
                  <pic:spPr>
                    <a:xfrm>
                      <a:off x="0" y="0"/>
                      <a:ext cx="5749882" cy="2558512"/>
                    </a:xfrm>
                    <a:prstGeom prst="rect">
                      <a:avLst/>
                    </a:prstGeom>
                  </pic:spPr>
                </pic:pic>
              </a:graphicData>
            </a:graphic>
          </wp:inline>
        </w:drawing>
      </w:r>
    </w:p>
    <w:p w14:paraId="68C16985" w14:textId="62F7B2FA" w:rsidR="00E14357" w:rsidRDefault="005C3578" w:rsidP="00E45F49">
      <w:pPr>
        <w:pStyle w:val="Descripcin"/>
        <w:jc w:val="center"/>
      </w:pPr>
      <w:bookmarkStart w:id="9" w:name="_Toc502342813"/>
      <w:r>
        <w:t xml:space="preserve">Figura </w:t>
      </w:r>
      <w:r w:rsidR="00393B1F">
        <w:fldChar w:fldCharType="begin"/>
      </w:r>
      <w:r w:rsidR="00393B1F">
        <w:instrText xml:space="preserve"> SEQ Figura \* ARABIC </w:instrText>
      </w:r>
      <w:r w:rsidR="00393B1F">
        <w:fldChar w:fldCharType="separate"/>
      </w:r>
      <w:r w:rsidR="00753B6C">
        <w:rPr>
          <w:noProof/>
        </w:rPr>
        <w:t>4</w:t>
      </w:r>
      <w:r w:rsidR="00393B1F">
        <w:rPr>
          <w:noProof/>
        </w:rPr>
        <w:fldChar w:fldCharType="end"/>
      </w:r>
      <w:r>
        <w:t>. R</w:t>
      </w:r>
      <w:r w:rsidRPr="00CA383B">
        <w:t>ecepción de las cajas de material y transporte hacia la cinta C1</w:t>
      </w:r>
      <w:bookmarkEnd w:id="9"/>
    </w:p>
    <w:p w14:paraId="1A7C7E73" w14:textId="77777777" w:rsidR="00680622" w:rsidRDefault="00680622" w:rsidP="00E45F49">
      <w:pPr>
        <w:keepNext/>
        <w:jc w:val="center"/>
      </w:pPr>
      <w:r>
        <w:rPr>
          <w:noProof/>
        </w:rPr>
        <w:drawing>
          <wp:inline distT="0" distB="0" distL="0" distR="0" wp14:anchorId="62EE051B" wp14:editId="03F233F5">
            <wp:extent cx="5399779" cy="4468255"/>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rod en MA1.JPG"/>
                    <pic:cNvPicPr/>
                  </pic:nvPicPr>
                  <pic:blipFill>
                    <a:blip r:embed="rId20">
                      <a:extLst>
                        <a:ext uri="{28A0092B-C50C-407E-A947-70E740481C1C}">
                          <a14:useLocalDpi xmlns:a14="http://schemas.microsoft.com/office/drawing/2010/main" val="0"/>
                        </a:ext>
                      </a:extLst>
                    </a:blip>
                    <a:stretch>
                      <a:fillRect/>
                    </a:stretch>
                  </pic:blipFill>
                  <pic:spPr>
                    <a:xfrm>
                      <a:off x="0" y="0"/>
                      <a:ext cx="5403639" cy="4471449"/>
                    </a:xfrm>
                    <a:prstGeom prst="rect">
                      <a:avLst/>
                    </a:prstGeom>
                  </pic:spPr>
                </pic:pic>
              </a:graphicData>
            </a:graphic>
          </wp:inline>
        </w:drawing>
      </w:r>
    </w:p>
    <w:p w14:paraId="4DEF3A41" w14:textId="6512FFEE" w:rsidR="00680622" w:rsidRPr="00680622" w:rsidRDefault="00680622" w:rsidP="00E45F49">
      <w:pPr>
        <w:pStyle w:val="Descripcin"/>
        <w:jc w:val="center"/>
      </w:pPr>
      <w:bookmarkStart w:id="10" w:name="_Toc502342814"/>
      <w:r>
        <w:t xml:space="preserve">Figura </w:t>
      </w:r>
      <w:r w:rsidR="00393B1F">
        <w:fldChar w:fldCharType="begin"/>
      </w:r>
      <w:r w:rsidR="00393B1F">
        <w:instrText xml:space="preserve"> SEQ Figura \* ARABIC </w:instrText>
      </w:r>
      <w:r w:rsidR="00393B1F">
        <w:fldChar w:fldCharType="separate"/>
      </w:r>
      <w:r w:rsidR="00753B6C">
        <w:rPr>
          <w:noProof/>
        </w:rPr>
        <w:t>5</w:t>
      </w:r>
      <w:r w:rsidR="00393B1F">
        <w:rPr>
          <w:noProof/>
        </w:rPr>
        <w:fldChar w:fldCharType="end"/>
      </w:r>
      <w:r>
        <w:t>. T</w:t>
      </w:r>
      <w:r w:rsidRPr="000237B2">
        <w:t>raslado de las piezas en C1 e introducción en la máquina MA1</w:t>
      </w:r>
      <w:bookmarkEnd w:id="10"/>
    </w:p>
    <w:p w14:paraId="63FFF687" w14:textId="77777777" w:rsidR="009763CD" w:rsidRDefault="009763CD" w:rsidP="00E45F49"/>
    <w:p w14:paraId="5072F75A" w14:textId="77777777" w:rsidR="00814420" w:rsidRDefault="00120513" w:rsidP="00E45F49">
      <w:pPr>
        <w:keepNext/>
        <w:jc w:val="center"/>
      </w:pPr>
      <w:r>
        <w:rPr>
          <w:noProof/>
        </w:rPr>
        <w:drawing>
          <wp:inline distT="0" distB="0" distL="0" distR="0" wp14:anchorId="039B6B15" wp14:editId="41AFC2EB">
            <wp:extent cx="5399532" cy="2700068"/>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cesamiento en MA2 y MA3.JPG"/>
                    <pic:cNvPicPr/>
                  </pic:nvPicPr>
                  <pic:blipFill>
                    <a:blip r:embed="rId21">
                      <a:extLst>
                        <a:ext uri="{28A0092B-C50C-407E-A947-70E740481C1C}">
                          <a14:useLocalDpi xmlns:a14="http://schemas.microsoft.com/office/drawing/2010/main" val="0"/>
                        </a:ext>
                      </a:extLst>
                    </a:blip>
                    <a:stretch>
                      <a:fillRect/>
                    </a:stretch>
                  </pic:blipFill>
                  <pic:spPr>
                    <a:xfrm>
                      <a:off x="0" y="0"/>
                      <a:ext cx="5414472" cy="2707539"/>
                    </a:xfrm>
                    <a:prstGeom prst="rect">
                      <a:avLst/>
                    </a:prstGeom>
                  </pic:spPr>
                </pic:pic>
              </a:graphicData>
            </a:graphic>
          </wp:inline>
        </w:drawing>
      </w:r>
    </w:p>
    <w:p w14:paraId="304F95D9" w14:textId="0A0C4D7E" w:rsidR="009763CD" w:rsidRDefault="00814420" w:rsidP="00E45F49">
      <w:pPr>
        <w:pStyle w:val="Descripcin"/>
        <w:jc w:val="center"/>
      </w:pPr>
      <w:bookmarkStart w:id="11" w:name="_Toc502342815"/>
      <w:r>
        <w:t xml:space="preserve">Figura </w:t>
      </w:r>
      <w:r w:rsidR="00393B1F">
        <w:fldChar w:fldCharType="begin"/>
      </w:r>
      <w:r w:rsidR="00393B1F">
        <w:instrText xml:space="preserve"> SEQ Figura \* ARABIC </w:instrText>
      </w:r>
      <w:r w:rsidR="00393B1F">
        <w:fldChar w:fldCharType="separate"/>
      </w:r>
      <w:r w:rsidR="00753B6C">
        <w:rPr>
          <w:noProof/>
        </w:rPr>
        <w:t>6</w:t>
      </w:r>
      <w:r w:rsidR="00393B1F">
        <w:rPr>
          <w:noProof/>
        </w:rPr>
        <w:fldChar w:fldCharType="end"/>
      </w:r>
      <w:r>
        <w:t>. Procesamiento de las piezas en las máquinas MA2 y MA3</w:t>
      </w:r>
      <w:bookmarkEnd w:id="11"/>
    </w:p>
    <w:p w14:paraId="33FBA8BD" w14:textId="77777777" w:rsidR="00653E18" w:rsidRDefault="008478C0" w:rsidP="00E45F49">
      <w:pPr>
        <w:keepNext/>
        <w:jc w:val="center"/>
      </w:pPr>
      <w:r>
        <w:rPr>
          <w:noProof/>
        </w:rPr>
        <w:drawing>
          <wp:inline distT="0" distB="0" distL="0" distR="0" wp14:anchorId="0871A66D" wp14:editId="7639D9BF">
            <wp:extent cx="5400040" cy="475234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macenar maquetas_fig.JPG"/>
                    <pic:cNvPicPr/>
                  </pic:nvPicPr>
                  <pic:blipFill>
                    <a:blip r:embed="rId22">
                      <a:extLst>
                        <a:ext uri="{28A0092B-C50C-407E-A947-70E740481C1C}">
                          <a14:useLocalDpi xmlns:a14="http://schemas.microsoft.com/office/drawing/2010/main" val="0"/>
                        </a:ext>
                      </a:extLst>
                    </a:blip>
                    <a:stretch>
                      <a:fillRect/>
                    </a:stretch>
                  </pic:blipFill>
                  <pic:spPr>
                    <a:xfrm>
                      <a:off x="0" y="0"/>
                      <a:ext cx="5400040" cy="4752340"/>
                    </a:xfrm>
                    <a:prstGeom prst="rect">
                      <a:avLst/>
                    </a:prstGeom>
                  </pic:spPr>
                </pic:pic>
              </a:graphicData>
            </a:graphic>
          </wp:inline>
        </w:drawing>
      </w:r>
    </w:p>
    <w:p w14:paraId="024EE978" w14:textId="3B4D58C8" w:rsidR="008478C0" w:rsidRDefault="00653E18" w:rsidP="00E45F49">
      <w:pPr>
        <w:pStyle w:val="Descripcin"/>
        <w:jc w:val="center"/>
      </w:pPr>
      <w:bookmarkStart w:id="12" w:name="_Toc502342816"/>
      <w:r>
        <w:t xml:space="preserve">Figura </w:t>
      </w:r>
      <w:r w:rsidR="00393B1F">
        <w:fldChar w:fldCharType="begin"/>
      </w:r>
      <w:r w:rsidR="00393B1F">
        <w:instrText xml:space="preserve"> SEQ Figura \* ARABIC </w:instrText>
      </w:r>
      <w:r w:rsidR="00393B1F">
        <w:fldChar w:fldCharType="separate"/>
      </w:r>
      <w:r w:rsidR="00753B6C">
        <w:rPr>
          <w:noProof/>
        </w:rPr>
        <w:t>7</w:t>
      </w:r>
      <w:r w:rsidR="00393B1F">
        <w:rPr>
          <w:noProof/>
        </w:rPr>
        <w:fldChar w:fldCharType="end"/>
      </w:r>
      <w:r>
        <w:t>. T</w:t>
      </w:r>
      <w:r w:rsidRPr="00770BC1">
        <w:t>raslado de las maquetas terminadas hacia los almacenes</w:t>
      </w:r>
      <w:bookmarkEnd w:id="12"/>
    </w:p>
    <w:p w14:paraId="65226882" w14:textId="5B6098D9" w:rsidR="008478C0" w:rsidRPr="00E45F49" w:rsidRDefault="00653E18"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lastRenderedPageBreak/>
        <w:t>El traslado de las maquetas terminadas comienza con el módulo “R2 transporta maqueta acabada”</w:t>
      </w:r>
      <w:r w:rsidR="00DD09B9" w:rsidRPr="00E45F49">
        <w:rPr>
          <w:rFonts w:ascii="ZapfHumnst Dm BT" w:eastAsia="ZapfHumnst Dm BT" w:hAnsi="ZapfHumnst Dm BT" w:cs="ZapfHumnst Dm BT"/>
          <w:sz w:val="24"/>
          <w:szCs w:val="24"/>
        </w:rPr>
        <w:t xml:space="preserve"> de la Figura </w:t>
      </w:r>
      <w:r w:rsidR="00F23766" w:rsidRPr="00E45F49">
        <w:rPr>
          <w:rFonts w:ascii="ZapfHumnst Dm BT" w:eastAsia="ZapfHumnst Dm BT" w:hAnsi="ZapfHumnst Dm BT" w:cs="ZapfHumnst Dm BT"/>
          <w:sz w:val="24"/>
          <w:szCs w:val="24"/>
        </w:rPr>
        <w:t xml:space="preserve">6 </w:t>
      </w:r>
      <w:r w:rsidRPr="00E45F49">
        <w:rPr>
          <w:rFonts w:ascii="ZapfHumnst Dm BT" w:eastAsia="ZapfHumnst Dm BT" w:hAnsi="ZapfHumnst Dm BT" w:cs="ZapfHumnst Dm BT"/>
          <w:sz w:val="24"/>
          <w:szCs w:val="24"/>
        </w:rPr>
        <w:t>y continua con el módulo “Fin_C2”, terminando con el módulo “Maquetas_almacenadas” de tipo Dispose. Las cantidades de maquetas que están almacenadas son controladas con el uso de variables.</w:t>
      </w:r>
    </w:p>
    <w:p w14:paraId="6A617348" w14:textId="77777777" w:rsidR="004E696A" w:rsidRDefault="004E696A" w:rsidP="00E45F49">
      <w:pPr>
        <w:keepNext/>
        <w:jc w:val="center"/>
      </w:pPr>
      <w:r>
        <w:rPr>
          <w:noProof/>
        </w:rPr>
        <w:drawing>
          <wp:inline distT="0" distB="0" distL="0" distR="0" wp14:anchorId="1F932F08" wp14:editId="3722E198">
            <wp:extent cx="5399687" cy="3925019"/>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eación y atención pedidos.JPG"/>
                    <pic:cNvPicPr/>
                  </pic:nvPicPr>
                  <pic:blipFill>
                    <a:blip r:embed="rId23">
                      <a:extLst>
                        <a:ext uri="{28A0092B-C50C-407E-A947-70E740481C1C}">
                          <a14:useLocalDpi xmlns:a14="http://schemas.microsoft.com/office/drawing/2010/main" val="0"/>
                        </a:ext>
                      </a:extLst>
                    </a:blip>
                    <a:stretch>
                      <a:fillRect/>
                    </a:stretch>
                  </pic:blipFill>
                  <pic:spPr>
                    <a:xfrm>
                      <a:off x="0" y="0"/>
                      <a:ext cx="5423778" cy="3942531"/>
                    </a:xfrm>
                    <a:prstGeom prst="rect">
                      <a:avLst/>
                    </a:prstGeom>
                  </pic:spPr>
                </pic:pic>
              </a:graphicData>
            </a:graphic>
          </wp:inline>
        </w:drawing>
      </w:r>
    </w:p>
    <w:p w14:paraId="2524DC9A" w14:textId="7C370B72" w:rsidR="00653E18" w:rsidRPr="008478C0" w:rsidRDefault="004E696A" w:rsidP="00E45F49">
      <w:pPr>
        <w:pStyle w:val="Descripcin"/>
        <w:jc w:val="center"/>
      </w:pPr>
      <w:bookmarkStart w:id="13" w:name="_Toc502342817"/>
      <w:r>
        <w:t xml:space="preserve">Figura </w:t>
      </w:r>
      <w:r w:rsidR="00393B1F">
        <w:fldChar w:fldCharType="begin"/>
      </w:r>
      <w:r w:rsidR="00393B1F">
        <w:instrText xml:space="preserve"> SEQ Figura \* ARABIC </w:instrText>
      </w:r>
      <w:r w:rsidR="00393B1F">
        <w:fldChar w:fldCharType="separate"/>
      </w:r>
      <w:r w:rsidR="00753B6C">
        <w:rPr>
          <w:noProof/>
        </w:rPr>
        <w:t>8</w:t>
      </w:r>
      <w:r w:rsidR="00393B1F">
        <w:rPr>
          <w:noProof/>
        </w:rPr>
        <w:fldChar w:fldCharType="end"/>
      </w:r>
      <w:r>
        <w:t>. Creación y atención de pedidos</w:t>
      </w:r>
      <w:bookmarkEnd w:id="13"/>
    </w:p>
    <w:p w14:paraId="1568007D" w14:textId="520F4ED1" w:rsidR="00ED0CA6" w:rsidRPr="00E45F49" w:rsidRDefault="00ED0CA6"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bido a que para la simulación del proceso se está utilizando el software Arena para estudiantes existen limitaciones en cuanto a la complejidad de los modelos que pueden ser creados, en particular:</w:t>
      </w:r>
    </w:p>
    <w:p w14:paraId="144F3FC4" w14:textId="12B529E8" w:rsidR="00ED0CA6" w:rsidRPr="00E45F49" w:rsidRDefault="0064399B" w:rsidP="00ED0CA6">
      <w:pPr>
        <w:pStyle w:val="Prrafodelista"/>
        <w:numPr>
          <w:ilvl w:val="0"/>
          <w:numId w:val="3"/>
        </w:num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No se pueden correr modelos que excedan de las 150 entidades</w:t>
      </w:r>
    </w:p>
    <w:p w14:paraId="4B1574F5" w14:textId="26370577" w:rsidR="0064399B" w:rsidRPr="00E45F49" w:rsidRDefault="0064399B" w:rsidP="00ED0CA6">
      <w:pPr>
        <w:pStyle w:val="Prrafodelista"/>
        <w:numPr>
          <w:ilvl w:val="0"/>
          <w:numId w:val="3"/>
        </w:num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Algunos módulos sofisticados no pueden ser utilizados (ejemplo el módulo Storage del panel Packaging)</w:t>
      </w:r>
    </w:p>
    <w:p w14:paraId="4D721DC2" w14:textId="3A3D5E75" w:rsidR="00C1490C" w:rsidRDefault="00C3710E" w:rsidP="00C3710E">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Debido a las limitaciones anteriormente planteadas y a que el modelo desarrollado con Arena tiene un nivel de detalle relativamente alto fue necesario ajustar algunos de los valores de las orientaciones de la práctica para poder ejecutar el modelo. </w:t>
      </w:r>
      <w:r w:rsidR="00955696" w:rsidRPr="00E45F49">
        <w:rPr>
          <w:rFonts w:ascii="ZapfHumnst Dm BT" w:eastAsia="ZapfHumnst Dm BT" w:hAnsi="ZapfHumnst Dm BT" w:cs="ZapfHumnst Dm BT"/>
          <w:sz w:val="24"/>
          <w:szCs w:val="24"/>
        </w:rPr>
        <w:t>El análisis estadístico se realizará teniendo en cuenta estos valores. Las siguientes tablas muestran los diferentes valores considerados.</w:t>
      </w:r>
    </w:p>
    <w:p w14:paraId="5F5D7443" w14:textId="622CA9EC" w:rsidR="006C7448" w:rsidRDefault="006C7448" w:rsidP="00C3710E">
      <w:pPr>
        <w:rPr>
          <w:rFonts w:ascii="ZapfHumnst Dm BT" w:eastAsia="ZapfHumnst Dm BT" w:hAnsi="ZapfHumnst Dm BT" w:cs="ZapfHumnst Dm BT"/>
          <w:sz w:val="24"/>
          <w:szCs w:val="24"/>
        </w:rPr>
      </w:pPr>
    </w:p>
    <w:p w14:paraId="667F9CCC" w14:textId="77777777" w:rsidR="006C7448" w:rsidRPr="00E45F49" w:rsidRDefault="006C7448" w:rsidP="00C3710E">
      <w:pPr>
        <w:rPr>
          <w:rFonts w:ascii="ZapfHumnst Dm BT" w:eastAsia="ZapfHumnst Dm BT" w:hAnsi="ZapfHumnst Dm BT" w:cs="ZapfHumnst Dm BT"/>
          <w:sz w:val="24"/>
          <w:szCs w:val="24"/>
        </w:rPr>
      </w:pPr>
    </w:p>
    <w:p w14:paraId="3742050F" w14:textId="46FBF17C" w:rsidR="00C1490C" w:rsidRDefault="00C1490C" w:rsidP="00C1490C">
      <w:pPr>
        <w:pStyle w:val="Descripcin"/>
        <w:keepNext/>
      </w:pPr>
      <w:r>
        <w:lastRenderedPageBreak/>
        <w:t xml:space="preserve">Tabla </w:t>
      </w:r>
      <w:r w:rsidR="00E20BFC">
        <w:t>4</w:t>
      </w:r>
      <w:r>
        <w:t>. Llegada de materia prima</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C1490C" w:rsidRPr="00E45F49" w14:paraId="3D91C20F" w14:textId="77777777" w:rsidTr="00813C2A">
        <w:tc>
          <w:tcPr>
            <w:tcW w:w="1271" w:type="dxa"/>
            <w:shd w:val="clear" w:color="auto" w:fill="2F5496"/>
          </w:tcPr>
          <w:p w14:paraId="2349466A" w14:textId="2F9E0FC5"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Horas</w:t>
            </w:r>
          </w:p>
        </w:tc>
        <w:tc>
          <w:tcPr>
            <w:tcW w:w="7223" w:type="dxa"/>
            <w:shd w:val="clear" w:color="auto" w:fill="2F5496"/>
          </w:tcPr>
          <w:p w14:paraId="4D1F1C69" w14:textId="7898FAFB"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cajas de materiales que se reciben</w:t>
            </w:r>
          </w:p>
        </w:tc>
      </w:tr>
      <w:tr w:rsidR="00C1490C" w:rsidRPr="00E45F49" w14:paraId="1F9335BA" w14:textId="77777777" w:rsidTr="00813C2A">
        <w:tc>
          <w:tcPr>
            <w:tcW w:w="1271" w:type="dxa"/>
          </w:tcPr>
          <w:p w14:paraId="1BCE9218" w14:textId="6BF585D9"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0h-4h</w:t>
            </w:r>
          </w:p>
        </w:tc>
        <w:tc>
          <w:tcPr>
            <w:tcW w:w="7223" w:type="dxa"/>
          </w:tcPr>
          <w:p w14:paraId="5EC7519F" w14:textId="21FE14B8" w:rsidR="00C1490C" w:rsidRPr="00E45F49" w:rsidRDefault="005C00CB"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1 </w:t>
            </w:r>
            <w:r w:rsidR="009116FC" w:rsidRPr="00E45F49">
              <w:rPr>
                <w:rFonts w:ascii="ZapfHumnst Dm BT" w:eastAsia="ZapfHumnst Dm BT" w:hAnsi="ZapfHumnst Dm BT" w:cs="ZapfHumnst Dm BT"/>
                <w:sz w:val="24"/>
                <w:szCs w:val="24"/>
              </w:rPr>
              <w:t>caja por hora</w:t>
            </w:r>
          </w:p>
        </w:tc>
      </w:tr>
      <w:tr w:rsidR="00C1490C" w:rsidRPr="00E45F49" w14:paraId="2FAC7A16" w14:textId="77777777" w:rsidTr="00813C2A">
        <w:tc>
          <w:tcPr>
            <w:tcW w:w="1271" w:type="dxa"/>
          </w:tcPr>
          <w:p w14:paraId="6D80E8CC" w14:textId="07040BA4"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h-6h</w:t>
            </w:r>
          </w:p>
        </w:tc>
        <w:tc>
          <w:tcPr>
            <w:tcW w:w="7223" w:type="dxa"/>
          </w:tcPr>
          <w:p w14:paraId="056FDE36" w14:textId="71C6E533" w:rsidR="00C1490C" w:rsidRPr="00E45F49" w:rsidRDefault="009116F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 cajas por hora</w:t>
            </w:r>
          </w:p>
        </w:tc>
      </w:tr>
      <w:tr w:rsidR="00C1490C" w:rsidRPr="00E45F49" w14:paraId="5F73C966" w14:textId="77777777" w:rsidTr="00813C2A">
        <w:tc>
          <w:tcPr>
            <w:tcW w:w="1271" w:type="dxa"/>
          </w:tcPr>
          <w:p w14:paraId="06D467E0" w14:textId="2D87C237"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6h-10h</w:t>
            </w:r>
          </w:p>
        </w:tc>
        <w:tc>
          <w:tcPr>
            <w:tcW w:w="7223" w:type="dxa"/>
          </w:tcPr>
          <w:p w14:paraId="1DA1B399" w14:textId="04D5ADB3" w:rsidR="00C1490C" w:rsidRPr="00E45F49" w:rsidRDefault="009116F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 cajas por hora</w:t>
            </w:r>
          </w:p>
        </w:tc>
      </w:tr>
      <w:tr w:rsidR="00C1490C" w:rsidRPr="00E45F49" w14:paraId="02BFA647" w14:textId="77777777" w:rsidTr="00813C2A">
        <w:tc>
          <w:tcPr>
            <w:tcW w:w="1271" w:type="dxa"/>
          </w:tcPr>
          <w:p w14:paraId="78023F91" w14:textId="19525203"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0h-17h</w:t>
            </w:r>
          </w:p>
        </w:tc>
        <w:tc>
          <w:tcPr>
            <w:tcW w:w="7223" w:type="dxa"/>
          </w:tcPr>
          <w:p w14:paraId="094DA500" w14:textId="63C63F7B" w:rsidR="00C1490C" w:rsidRPr="00E45F49" w:rsidRDefault="009116F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No se reciben cajas</w:t>
            </w:r>
          </w:p>
        </w:tc>
      </w:tr>
      <w:tr w:rsidR="00C1490C" w:rsidRPr="00E45F49" w14:paraId="34205DDA" w14:textId="77777777" w:rsidTr="00813C2A">
        <w:tc>
          <w:tcPr>
            <w:tcW w:w="1271" w:type="dxa"/>
          </w:tcPr>
          <w:p w14:paraId="0D5AAAE4" w14:textId="1041A3F4"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7h-18h</w:t>
            </w:r>
          </w:p>
        </w:tc>
        <w:tc>
          <w:tcPr>
            <w:tcW w:w="7223" w:type="dxa"/>
          </w:tcPr>
          <w:p w14:paraId="6A5AB00A" w14:textId="43BB0FD0" w:rsidR="00C1490C" w:rsidRPr="00E45F49" w:rsidRDefault="005C00CB"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 cajas</w:t>
            </w:r>
          </w:p>
        </w:tc>
      </w:tr>
      <w:tr w:rsidR="00C1490C" w:rsidRPr="00E45F49" w14:paraId="50056A1D" w14:textId="77777777" w:rsidTr="00813C2A">
        <w:tc>
          <w:tcPr>
            <w:tcW w:w="1271" w:type="dxa"/>
          </w:tcPr>
          <w:p w14:paraId="58BD5573" w14:textId="643681B9"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8h-22h</w:t>
            </w:r>
          </w:p>
        </w:tc>
        <w:tc>
          <w:tcPr>
            <w:tcW w:w="7223" w:type="dxa"/>
          </w:tcPr>
          <w:p w14:paraId="72841423" w14:textId="58ACED48" w:rsidR="00C1490C" w:rsidRPr="00E45F49" w:rsidRDefault="005C00CB"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 cajas por hora</w:t>
            </w:r>
          </w:p>
        </w:tc>
      </w:tr>
      <w:tr w:rsidR="00C1490C" w:rsidRPr="00E45F49" w14:paraId="5C95AF39" w14:textId="77777777" w:rsidTr="00813C2A">
        <w:tc>
          <w:tcPr>
            <w:tcW w:w="1271" w:type="dxa"/>
          </w:tcPr>
          <w:p w14:paraId="7AC4CDD9" w14:textId="357C87E5" w:rsidR="00C1490C" w:rsidRPr="00E45F49" w:rsidRDefault="00C1490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2h-24h</w:t>
            </w:r>
          </w:p>
        </w:tc>
        <w:tc>
          <w:tcPr>
            <w:tcW w:w="7223" w:type="dxa"/>
          </w:tcPr>
          <w:p w14:paraId="6B19EC93" w14:textId="111C2299" w:rsidR="00C1490C" w:rsidRPr="00E45F49" w:rsidRDefault="005C00CB"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 cajas por hora</w:t>
            </w:r>
          </w:p>
        </w:tc>
      </w:tr>
    </w:tbl>
    <w:p w14:paraId="3EDA41AB" w14:textId="77777777" w:rsidR="006C7448" w:rsidRDefault="006C7448" w:rsidP="00C3710E">
      <w:pPr>
        <w:rPr>
          <w:rFonts w:ascii="ZapfHumnst Dm BT" w:eastAsia="ZapfHumnst Dm BT" w:hAnsi="ZapfHumnst Dm BT" w:cs="ZapfHumnst Dm BT"/>
          <w:sz w:val="24"/>
          <w:szCs w:val="24"/>
        </w:rPr>
      </w:pPr>
    </w:p>
    <w:p w14:paraId="1293471C" w14:textId="245A7F81" w:rsidR="007F6C2C" w:rsidRPr="00E45F49" w:rsidRDefault="00C1490C" w:rsidP="00C3710E">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Se asume que una caja de material estará conformada por </w:t>
      </w:r>
      <w:r w:rsidR="00B84809" w:rsidRPr="00E45F49">
        <w:rPr>
          <w:rFonts w:ascii="ZapfHumnst Dm BT" w:eastAsia="ZapfHumnst Dm BT" w:hAnsi="ZapfHumnst Dm BT" w:cs="ZapfHumnst Dm BT"/>
          <w:sz w:val="24"/>
          <w:szCs w:val="24"/>
        </w:rPr>
        <w:t>4</w:t>
      </w:r>
      <w:r w:rsidRPr="00E45F49">
        <w:rPr>
          <w:rFonts w:ascii="ZapfHumnst Dm BT" w:eastAsia="ZapfHumnst Dm BT" w:hAnsi="ZapfHumnst Dm BT" w:cs="ZapfHumnst Dm BT"/>
          <w:sz w:val="24"/>
          <w:szCs w:val="24"/>
        </w:rPr>
        <w:t xml:space="preserve"> piezas del material M1 </w:t>
      </w:r>
      <w:r w:rsidR="00D7579B" w:rsidRPr="00E45F49">
        <w:rPr>
          <w:rFonts w:ascii="ZapfHumnst Dm BT" w:eastAsia="ZapfHumnst Dm BT" w:hAnsi="ZapfHumnst Dm BT" w:cs="ZapfHumnst Dm BT"/>
          <w:sz w:val="24"/>
          <w:szCs w:val="24"/>
        </w:rPr>
        <w:t>o</w:t>
      </w:r>
      <w:r w:rsidRPr="00E45F49">
        <w:rPr>
          <w:rFonts w:ascii="ZapfHumnst Dm BT" w:eastAsia="ZapfHumnst Dm BT" w:hAnsi="ZapfHumnst Dm BT" w:cs="ZapfHumnst Dm BT"/>
          <w:sz w:val="24"/>
          <w:szCs w:val="24"/>
        </w:rPr>
        <w:t xml:space="preserve"> M2. El 30% de las cajas son del material </w:t>
      </w:r>
      <w:r w:rsidR="00D26D65" w:rsidRPr="00E45F49">
        <w:rPr>
          <w:rFonts w:ascii="ZapfHumnst Dm BT" w:eastAsia="ZapfHumnst Dm BT" w:hAnsi="ZapfHumnst Dm BT" w:cs="ZapfHumnst Dm BT"/>
          <w:sz w:val="24"/>
          <w:szCs w:val="24"/>
        </w:rPr>
        <w:t>M1 y el 70% del tipo M2</w:t>
      </w:r>
      <w:r w:rsidR="007F6C2C" w:rsidRPr="00E45F49">
        <w:rPr>
          <w:rFonts w:ascii="ZapfHumnst Dm BT" w:eastAsia="ZapfHumnst Dm BT" w:hAnsi="ZapfHumnst Dm BT" w:cs="ZapfHumnst Dm BT"/>
          <w:sz w:val="24"/>
          <w:szCs w:val="24"/>
        </w:rPr>
        <w:t xml:space="preserve">. En esta simulación además se asume que la máxima cantidad de cajas de material que pueden llegar al día es </w:t>
      </w:r>
      <w:r w:rsidR="00B84809" w:rsidRPr="00E45F49">
        <w:rPr>
          <w:rFonts w:ascii="ZapfHumnst Dm BT" w:eastAsia="ZapfHumnst Dm BT" w:hAnsi="ZapfHumnst Dm BT" w:cs="ZapfHumnst Dm BT"/>
          <w:sz w:val="24"/>
          <w:szCs w:val="24"/>
        </w:rPr>
        <w:t>60.</w:t>
      </w:r>
      <w:r w:rsidR="004E4645" w:rsidRPr="00E45F49">
        <w:rPr>
          <w:rFonts w:ascii="ZapfHumnst Dm BT" w:eastAsia="ZapfHumnst Dm BT" w:hAnsi="ZapfHumnst Dm BT" w:cs="ZapfHumnst Dm BT"/>
          <w:sz w:val="24"/>
          <w:szCs w:val="24"/>
        </w:rPr>
        <w:t xml:space="preserve"> Cada caja de material tiene un costo de 20 </w:t>
      </w:r>
      <w:r w:rsidR="004E4645" w:rsidRPr="00E45F49">
        <w:rPr>
          <w:rFonts w:ascii="Arial" w:eastAsia="ZapfHumnst Dm BT" w:hAnsi="Arial" w:cs="Arial"/>
          <w:sz w:val="24"/>
          <w:szCs w:val="24"/>
        </w:rPr>
        <w:t>€</w:t>
      </w:r>
      <w:r w:rsidR="004E4645" w:rsidRPr="00E45F49">
        <w:rPr>
          <w:rFonts w:ascii="ZapfHumnst Dm BT" w:eastAsia="ZapfHumnst Dm BT" w:hAnsi="ZapfHumnst Dm BT" w:cs="ZapfHumnst Dm BT"/>
          <w:sz w:val="24"/>
          <w:szCs w:val="24"/>
        </w:rPr>
        <w:t xml:space="preserve">. </w:t>
      </w:r>
    </w:p>
    <w:p w14:paraId="146E6643" w14:textId="527F188B" w:rsidR="00D176F5" w:rsidRDefault="00D176F5" w:rsidP="00D176F5">
      <w:pPr>
        <w:pStyle w:val="Descripcin"/>
        <w:keepNext/>
      </w:pPr>
      <w:r>
        <w:t xml:space="preserve">Tabla </w:t>
      </w:r>
      <w:r w:rsidR="00E20BFC">
        <w:t>5</w:t>
      </w:r>
      <w:r>
        <w:t>. Medidas consideradas en el proceso</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4955"/>
      </w:tblGrid>
      <w:tr w:rsidR="00D176F5" w14:paraId="39BA0D36" w14:textId="77777777" w:rsidTr="00BE0A96">
        <w:tc>
          <w:tcPr>
            <w:tcW w:w="3539" w:type="dxa"/>
            <w:shd w:val="clear" w:color="auto" w:fill="2F5496"/>
          </w:tcPr>
          <w:p w14:paraId="7EBF36F0" w14:textId="11A5AD29" w:rsidR="00D176F5" w:rsidRPr="00E45F49" w:rsidRDefault="00D176F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lemento</w:t>
            </w:r>
          </w:p>
        </w:tc>
        <w:tc>
          <w:tcPr>
            <w:tcW w:w="4955" w:type="dxa"/>
            <w:shd w:val="clear" w:color="auto" w:fill="2F5496"/>
          </w:tcPr>
          <w:p w14:paraId="08AB9684" w14:textId="139C6E0D" w:rsidR="00D176F5" w:rsidRPr="00E45F49" w:rsidRDefault="00D176F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edida considerada</w:t>
            </w:r>
          </w:p>
        </w:tc>
      </w:tr>
      <w:tr w:rsidR="00D176F5" w14:paraId="6609C047" w14:textId="77777777" w:rsidTr="00BE0A96">
        <w:tc>
          <w:tcPr>
            <w:tcW w:w="3539" w:type="dxa"/>
          </w:tcPr>
          <w:p w14:paraId="3199A07E" w14:textId="00051CA7" w:rsidR="00D176F5" w:rsidRPr="00E45F49" w:rsidRDefault="00D176F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ongitud de las planchas de material</w:t>
            </w:r>
          </w:p>
        </w:tc>
        <w:tc>
          <w:tcPr>
            <w:tcW w:w="4955" w:type="dxa"/>
          </w:tcPr>
          <w:p w14:paraId="6DAECD60" w14:textId="31A4FDC0" w:rsidR="00D176F5" w:rsidRPr="00E45F49" w:rsidRDefault="00C03A5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odas las planchas de material de las piezas M1 o M2 miden 1 m</w:t>
            </w:r>
          </w:p>
        </w:tc>
      </w:tr>
      <w:tr w:rsidR="00D176F5" w14:paraId="1531ECC4" w14:textId="77777777" w:rsidTr="00BE0A96">
        <w:tc>
          <w:tcPr>
            <w:tcW w:w="3539" w:type="dxa"/>
          </w:tcPr>
          <w:p w14:paraId="1F224CEB" w14:textId="57AE2EC8" w:rsidR="00D176F5" w:rsidRPr="00E45F49" w:rsidRDefault="00BE0A96"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alés de cajas transportadas desde la estación de llegada hasta la cinta C1</w:t>
            </w:r>
          </w:p>
        </w:tc>
        <w:tc>
          <w:tcPr>
            <w:tcW w:w="4955" w:type="dxa"/>
          </w:tcPr>
          <w:p w14:paraId="01EDA725" w14:textId="3BD49028" w:rsidR="00D176F5" w:rsidRPr="00E45F49" w:rsidRDefault="00C03A5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os palés van a estar conformados por 3 cajas</w:t>
            </w:r>
          </w:p>
        </w:tc>
      </w:tr>
      <w:tr w:rsidR="00D176F5" w14:paraId="105DC532" w14:textId="77777777" w:rsidTr="00BE0A96">
        <w:tc>
          <w:tcPr>
            <w:tcW w:w="3539" w:type="dxa"/>
          </w:tcPr>
          <w:p w14:paraId="3754E922" w14:textId="70804A0B" w:rsidR="00D176F5" w:rsidRPr="00E45F49" w:rsidRDefault="00BE0A96"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alés de cajas de pedidos completados</w:t>
            </w:r>
          </w:p>
        </w:tc>
        <w:tc>
          <w:tcPr>
            <w:tcW w:w="4955" w:type="dxa"/>
          </w:tcPr>
          <w:p w14:paraId="4F80843C" w14:textId="5F43112A" w:rsidR="00D176F5" w:rsidRPr="00E45F49" w:rsidRDefault="00E5573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os palés van a estar conformados por 3 cajas</w:t>
            </w:r>
          </w:p>
        </w:tc>
      </w:tr>
      <w:tr w:rsidR="00D176F5" w14:paraId="4ECF9C6C" w14:textId="77777777" w:rsidTr="00BE0A96">
        <w:tc>
          <w:tcPr>
            <w:tcW w:w="3539" w:type="dxa"/>
          </w:tcPr>
          <w:p w14:paraId="7862C901" w14:textId="56580A7A" w:rsidR="00D176F5" w:rsidRPr="00E45F49" w:rsidRDefault="00BE0A96"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pedidos recibidos</w:t>
            </w:r>
          </w:p>
        </w:tc>
        <w:tc>
          <w:tcPr>
            <w:tcW w:w="4955" w:type="dxa"/>
          </w:tcPr>
          <w:p w14:paraId="00C63443" w14:textId="58B1BABF" w:rsidR="00D176F5" w:rsidRPr="00E45F49" w:rsidRDefault="00A36B5D"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Se reciben un máximo de 3 pedidos al día</w:t>
            </w:r>
          </w:p>
        </w:tc>
      </w:tr>
      <w:tr w:rsidR="00D176F5" w14:paraId="562AEA4C" w14:textId="77777777" w:rsidTr="00BE0A96">
        <w:tc>
          <w:tcPr>
            <w:tcW w:w="3539" w:type="dxa"/>
          </w:tcPr>
          <w:p w14:paraId="0DB0A9EA" w14:textId="604DF60E" w:rsidR="00D176F5" w:rsidRPr="00E45F49" w:rsidRDefault="00BE0A96"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maquetas de aviones por cada caja del pedido</w:t>
            </w:r>
          </w:p>
        </w:tc>
        <w:tc>
          <w:tcPr>
            <w:tcW w:w="4955" w:type="dxa"/>
          </w:tcPr>
          <w:p w14:paraId="4D732A4F" w14:textId="2E1B7C69" w:rsidR="00D176F5" w:rsidRPr="00E45F49" w:rsidRDefault="0044185B"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a cantidad de maquetas de aviones por caja de pedido será en un 50% de 2 y en otro 50% de 4</w:t>
            </w:r>
          </w:p>
        </w:tc>
      </w:tr>
      <w:tr w:rsidR="00D176F5" w14:paraId="077351FF" w14:textId="77777777" w:rsidTr="00BE0A96">
        <w:tc>
          <w:tcPr>
            <w:tcW w:w="3539" w:type="dxa"/>
          </w:tcPr>
          <w:p w14:paraId="476B3808" w14:textId="6F6AE36F" w:rsidR="00D176F5" w:rsidRPr="00E45F49" w:rsidRDefault="00BE0A96"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maquetas de coches por cada caja del pedido</w:t>
            </w:r>
          </w:p>
        </w:tc>
        <w:tc>
          <w:tcPr>
            <w:tcW w:w="4955" w:type="dxa"/>
          </w:tcPr>
          <w:p w14:paraId="77515D40" w14:textId="7A182356" w:rsidR="00D176F5" w:rsidRPr="00E45F49" w:rsidRDefault="0044185B"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a cantidad de maquetas de coches por caja de un pedido será en un 50% de 4 y en otro 50% de 3</w:t>
            </w:r>
          </w:p>
        </w:tc>
      </w:tr>
      <w:tr w:rsidR="00D176F5" w14:paraId="6E691AA9" w14:textId="77777777" w:rsidTr="00BE0A96">
        <w:tc>
          <w:tcPr>
            <w:tcW w:w="3539" w:type="dxa"/>
          </w:tcPr>
          <w:p w14:paraId="6E1D4CEB" w14:textId="0F189141" w:rsidR="00D176F5" w:rsidRPr="00E45F49" w:rsidRDefault="00BE0A96"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Número de palés de un pedido</w:t>
            </w:r>
          </w:p>
        </w:tc>
        <w:tc>
          <w:tcPr>
            <w:tcW w:w="4955" w:type="dxa"/>
          </w:tcPr>
          <w:p w14:paraId="751CD6CB" w14:textId="528CBCF0" w:rsidR="00D176F5" w:rsidRPr="00E45F49" w:rsidRDefault="0044185B"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l número de palés de un pedido será en un 50% de 2 y en otro 50% de 3</w:t>
            </w:r>
          </w:p>
        </w:tc>
      </w:tr>
      <w:tr w:rsidR="000E3C04" w14:paraId="193730FB" w14:textId="77777777" w:rsidTr="00BE0A96">
        <w:tc>
          <w:tcPr>
            <w:tcW w:w="3539" w:type="dxa"/>
          </w:tcPr>
          <w:p w14:paraId="1AA1A7F1" w14:textId="3AC4F0E3" w:rsidR="000E3C04" w:rsidRPr="00E45F49" w:rsidRDefault="00813C2A"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lastRenderedPageBreak/>
              <w:t>Tiempo de procesamiento de una pieza en la máquina MA1</w:t>
            </w:r>
          </w:p>
        </w:tc>
        <w:tc>
          <w:tcPr>
            <w:tcW w:w="4955" w:type="dxa"/>
          </w:tcPr>
          <w:p w14:paraId="46B497FA" w14:textId="6BE3ADF9" w:rsidR="000E3C04" w:rsidRPr="00E45F49" w:rsidRDefault="002E1E6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5 minutos como media</w:t>
            </w:r>
          </w:p>
        </w:tc>
      </w:tr>
      <w:tr w:rsidR="000E3C04" w14:paraId="62E32C9E" w14:textId="77777777" w:rsidTr="00BE0A96">
        <w:tc>
          <w:tcPr>
            <w:tcW w:w="3539" w:type="dxa"/>
          </w:tcPr>
          <w:p w14:paraId="40859D05" w14:textId="2427C36D" w:rsidR="000E3C04" w:rsidRPr="00E45F49" w:rsidRDefault="00813C2A"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Tiempo de procesamiento de una pieza al ejecutar el programa P1 en la máquina MA2 </w:t>
            </w:r>
            <w:r w:rsidR="00C6492F" w:rsidRPr="00E45F49">
              <w:rPr>
                <w:rFonts w:ascii="ZapfHumnst Dm BT" w:eastAsia="ZapfHumnst Dm BT" w:hAnsi="ZapfHumnst Dm BT" w:cs="ZapfHumnst Dm BT"/>
                <w:sz w:val="24"/>
                <w:szCs w:val="24"/>
              </w:rPr>
              <w:t>o</w:t>
            </w:r>
            <w:r w:rsidRPr="00E45F49">
              <w:rPr>
                <w:rFonts w:ascii="ZapfHumnst Dm BT" w:eastAsia="ZapfHumnst Dm BT" w:hAnsi="ZapfHumnst Dm BT" w:cs="ZapfHumnst Dm BT"/>
                <w:sz w:val="24"/>
                <w:szCs w:val="24"/>
              </w:rPr>
              <w:t xml:space="preserve"> MA3</w:t>
            </w:r>
          </w:p>
        </w:tc>
        <w:tc>
          <w:tcPr>
            <w:tcW w:w="4955" w:type="dxa"/>
          </w:tcPr>
          <w:p w14:paraId="60E5971D" w14:textId="7311A262" w:rsidR="000E3C04" w:rsidRPr="00E45F49" w:rsidRDefault="008D44C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 minutos como media</w:t>
            </w:r>
          </w:p>
        </w:tc>
      </w:tr>
      <w:tr w:rsidR="00C6492F" w14:paraId="3B86A975" w14:textId="77777777" w:rsidTr="00BE0A96">
        <w:tc>
          <w:tcPr>
            <w:tcW w:w="3539" w:type="dxa"/>
          </w:tcPr>
          <w:p w14:paraId="5A2A77C6" w14:textId="7605AD5F" w:rsidR="00C6492F" w:rsidRPr="00E45F49" w:rsidRDefault="00C6492F"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iempo de procesamiento de una pieza al ejecutar el programa P2 en la máquina MA2 o MA3</w:t>
            </w:r>
          </w:p>
        </w:tc>
        <w:tc>
          <w:tcPr>
            <w:tcW w:w="4955" w:type="dxa"/>
          </w:tcPr>
          <w:p w14:paraId="2A41DB4C" w14:textId="1D95EC30" w:rsidR="00C6492F" w:rsidRPr="00E45F49" w:rsidRDefault="008D44C5"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6 minutos como media</w:t>
            </w:r>
          </w:p>
        </w:tc>
      </w:tr>
      <w:tr w:rsidR="00C6492F" w14:paraId="2903FB48" w14:textId="77777777" w:rsidTr="00BE0A96">
        <w:tc>
          <w:tcPr>
            <w:tcW w:w="3539" w:type="dxa"/>
          </w:tcPr>
          <w:p w14:paraId="488AE9B1" w14:textId="323F2551" w:rsidR="00C6492F" w:rsidRPr="00E45F49" w:rsidRDefault="00C6492F"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iempo de reparación de una avería en las máquinas MA1, MA2 y MA3</w:t>
            </w:r>
          </w:p>
        </w:tc>
        <w:tc>
          <w:tcPr>
            <w:tcW w:w="4955" w:type="dxa"/>
          </w:tcPr>
          <w:p w14:paraId="1433F9D4" w14:textId="66BF11F0" w:rsidR="00C6492F" w:rsidRPr="00E45F49" w:rsidRDefault="001443B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0 minutos como media</w:t>
            </w:r>
          </w:p>
        </w:tc>
      </w:tr>
    </w:tbl>
    <w:p w14:paraId="10519DFB" w14:textId="77777777" w:rsidR="005D2110" w:rsidRDefault="005D2110" w:rsidP="00C3710E"/>
    <w:p w14:paraId="30B1C29C" w14:textId="1AB34E23" w:rsidR="003D70D1" w:rsidRDefault="003D70D1" w:rsidP="003D70D1">
      <w:pPr>
        <w:pStyle w:val="Descripcin"/>
        <w:keepNext/>
      </w:pPr>
      <w:r>
        <w:t xml:space="preserve">Tabla </w:t>
      </w:r>
      <w:r w:rsidR="00D65C41">
        <w:t>6</w:t>
      </w:r>
      <w:r>
        <w:t>. Costos de utilización de algunos recursos</w:t>
      </w:r>
    </w:p>
    <w:tbl>
      <w:tblPr>
        <w:tblStyle w:val="a2"/>
        <w:tblW w:w="890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3696"/>
        <w:gridCol w:w="3938"/>
      </w:tblGrid>
      <w:tr w:rsidR="003D70D1" w14:paraId="43FF64AF" w14:textId="3A400236" w:rsidTr="003C2AAC">
        <w:trPr>
          <w:trHeight w:val="261"/>
        </w:trPr>
        <w:tc>
          <w:tcPr>
            <w:tcW w:w="1271" w:type="dxa"/>
            <w:shd w:val="clear" w:color="auto" w:fill="2F5496"/>
          </w:tcPr>
          <w:p w14:paraId="3AD52C01" w14:textId="6FF43896"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ecurso</w:t>
            </w:r>
          </w:p>
        </w:tc>
        <w:tc>
          <w:tcPr>
            <w:tcW w:w="3696" w:type="dxa"/>
            <w:shd w:val="clear" w:color="auto" w:fill="2F5496"/>
          </w:tcPr>
          <w:p w14:paraId="1F05FE74" w14:textId="4EDF7AF5"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osto en procesamiento (</w:t>
            </w:r>
            <w:r w:rsidRPr="00E45F49">
              <w:rPr>
                <w:rFonts w:ascii="Arial" w:eastAsia="ZapfHumnst Dm BT" w:hAnsi="Arial" w:cs="Arial"/>
                <w:sz w:val="24"/>
                <w:szCs w:val="24"/>
              </w:rPr>
              <w:t>€</w:t>
            </w:r>
            <w:r w:rsidRPr="00E45F49">
              <w:rPr>
                <w:rFonts w:ascii="ZapfHumnst Dm BT" w:eastAsia="ZapfHumnst Dm BT" w:hAnsi="ZapfHumnst Dm BT" w:cs="ZapfHumnst Dm BT"/>
                <w:sz w:val="24"/>
                <w:szCs w:val="24"/>
              </w:rPr>
              <w:t>/h)</w:t>
            </w:r>
          </w:p>
        </w:tc>
        <w:tc>
          <w:tcPr>
            <w:tcW w:w="3938" w:type="dxa"/>
            <w:shd w:val="clear" w:color="auto" w:fill="2F5496"/>
          </w:tcPr>
          <w:p w14:paraId="44A1A04B" w14:textId="25876073" w:rsidR="003D70D1" w:rsidRDefault="003D70D1" w:rsidP="005228A7">
            <w:r>
              <w:t>Costo en reposo (€/h)</w:t>
            </w:r>
          </w:p>
        </w:tc>
      </w:tr>
      <w:tr w:rsidR="003D70D1" w14:paraId="24095E39" w14:textId="078F2C73" w:rsidTr="003C2AAC">
        <w:trPr>
          <w:trHeight w:val="246"/>
        </w:trPr>
        <w:tc>
          <w:tcPr>
            <w:tcW w:w="1271" w:type="dxa"/>
          </w:tcPr>
          <w:p w14:paraId="37C65E6C" w14:textId="38BA55FC"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1</w:t>
            </w:r>
          </w:p>
        </w:tc>
        <w:tc>
          <w:tcPr>
            <w:tcW w:w="3696" w:type="dxa"/>
          </w:tcPr>
          <w:p w14:paraId="50212EB3" w14:textId="649FB093" w:rsidR="003D70D1" w:rsidRPr="00E45F49" w:rsidRDefault="00E33CA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5</w:t>
            </w:r>
          </w:p>
        </w:tc>
        <w:tc>
          <w:tcPr>
            <w:tcW w:w="3938" w:type="dxa"/>
          </w:tcPr>
          <w:p w14:paraId="1AA8EB08" w14:textId="65C3AABF" w:rsidR="003D70D1" w:rsidRDefault="00E33CA3" w:rsidP="005228A7">
            <w:r>
              <w:t>1.25</w:t>
            </w:r>
          </w:p>
        </w:tc>
      </w:tr>
      <w:tr w:rsidR="003D70D1" w14:paraId="78182D5D" w14:textId="5D4D4EAC" w:rsidTr="003C2AAC">
        <w:trPr>
          <w:trHeight w:val="261"/>
        </w:trPr>
        <w:tc>
          <w:tcPr>
            <w:tcW w:w="1271" w:type="dxa"/>
          </w:tcPr>
          <w:p w14:paraId="16707857" w14:textId="087ACACA"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2</w:t>
            </w:r>
          </w:p>
        </w:tc>
        <w:tc>
          <w:tcPr>
            <w:tcW w:w="3696" w:type="dxa"/>
          </w:tcPr>
          <w:p w14:paraId="73C56DF4" w14:textId="32386222" w:rsidR="003D70D1" w:rsidRPr="00E45F49" w:rsidRDefault="00E33CA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5</w:t>
            </w:r>
          </w:p>
        </w:tc>
        <w:tc>
          <w:tcPr>
            <w:tcW w:w="3938" w:type="dxa"/>
          </w:tcPr>
          <w:p w14:paraId="79D0023C" w14:textId="5C59A591" w:rsidR="003D70D1" w:rsidRDefault="00E33CA3" w:rsidP="005228A7">
            <w:r>
              <w:t>1</w:t>
            </w:r>
          </w:p>
        </w:tc>
      </w:tr>
      <w:tr w:rsidR="003D70D1" w14:paraId="23F13A01" w14:textId="3BF2AB43" w:rsidTr="003C2AAC">
        <w:trPr>
          <w:trHeight w:val="246"/>
        </w:trPr>
        <w:tc>
          <w:tcPr>
            <w:tcW w:w="1271" w:type="dxa"/>
          </w:tcPr>
          <w:p w14:paraId="52912F36" w14:textId="5A16DA5B"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A3</w:t>
            </w:r>
          </w:p>
        </w:tc>
        <w:tc>
          <w:tcPr>
            <w:tcW w:w="3696" w:type="dxa"/>
          </w:tcPr>
          <w:p w14:paraId="26CD1026" w14:textId="20AE6529" w:rsidR="003D70D1" w:rsidRPr="00E45F49" w:rsidRDefault="00E33CA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6</w:t>
            </w:r>
          </w:p>
        </w:tc>
        <w:tc>
          <w:tcPr>
            <w:tcW w:w="3938" w:type="dxa"/>
          </w:tcPr>
          <w:p w14:paraId="67A0FFBB" w14:textId="55F426A3" w:rsidR="003D70D1" w:rsidRDefault="00E33CA3" w:rsidP="005228A7">
            <w:r>
              <w:t>0.6</w:t>
            </w:r>
          </w:p>
        </w:tc>
      </w:tr>
      <w:tr w:rsidR="003D70D1" w14:paraId="15A342C9" w14:textId="267F9355" w:rsidTr="003C2AAC">
        <w:trPr>
          <w:trHeight w:val="261"/>
        </w:trPr>
        <w:tc>
          <w:tcPr>
            <w:tcW w:w="1271" w:type="dxa"/>
          </w:tcPr>
          <w:p w14:paraId="784AF4AD" w14:textId="40607ACC"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1</w:t>
            </w:r>
          </w:p>
        </w:tc>
        <w:tc>
          <w:tcPr>
            <w:tcW w:w="3696" w:type="dxa"/>
          </w:tcPr>
          <w:p w14:paraId="6E999984" w14:textId="3CBA9F36" w:rsidR="003D70D1" w:rsidRPr="00E45F49" w:rsidRDefault="00E33CA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w:t>
            </w:r>
          </w:p>
        </w:tc>
        <w:tc>
          <w:tcPr>
            <w:tcW w:w="3938" w:type="dxa"/>
          </w:tcPr>
          <w:p w14:paraId="0743FB06" w14:textId="4BAECE98" w:rsidR="003D70D1" w:rsidRDefault="00E33CA3" w:rsidP="005228A7">
            <w:r>
              <w:t>0.4</w:t>
            </w:r>
          </w:p>
        </w:tc>
      </w:tr>
      <w:tr w:rsidR="003D70D1" w14:paraId="70756FE5" w14:textId="5601D22C" w:rsidTr="003C2AAC">
        <w:trPr>
          <w:trHeight w:val="246"/>
        </w:trPr>
        <w:tc>
          <w:tcPr>
            <w:tcW w:w="1271" w:type="dxa"/>
          </w:tcPr>
          <w:p w14:paraId="3345C6CD" w14:textId="55E92FE0"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R2</w:t>
            </w:r>
          </w:p>
        </w:tc>
        <w:tc>
          <w:tcPr>
            <w:tcW w:w="3696" w:type="dxa"/>
          </w:tcPr>
          <w:p w14:paraId="16E87FA4" w14:textId="510253F7" w:rsidR="003D70D1" w:rsidRPr="00E45F49" w:rsidRDefault="00E33CA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w:t>
            </w:r>
          </w:p>
        </w:tc>
        <w:tc>
          <w:tcPr>
            <w:tcW w:w="3938" w:type="dxa"/>
          </w:tcPr>
          <w:p w14:paraId="1EE8B648" w14:textId="0ECA5444" w:rsidR="003D70D1" w:rsidRDefault="00E33CA3" w:rsidP="005228A7">
            <w:r>
              <w:t>0.4</w:t>
            </w:r>
          </w:p>
        </w:tc>
      </w:tr>
      <w:tr w:rsidR="003D70D1" w14:paraId="561DADB0" w14:textId="60A5A8E5" w:rsidTr="003C2AAC">
        <w:trPr>
          <w:trHeight w:val="261"/>
        </w:trPr>
        <w:tc>
          <w:tcPr>
            <w:tcW w:w="1271" w:type="dxa"/>
          </w:tcPr>
          <w:p w14:paraId="6452A2AB" w14:textId="58158B1C"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1</w:t>
            </w:r>
          </w:p>
        </w:tc>
        <w:tc>
          <w:tcPr>
            <w:tcW w:w="3696" w:type="dxa"/>
          </w:tcPr>
          <w:p w14:paraId="51376B56" w14:textId="3B262300" w:rsidR="003D70D1" w:rsidRPr="00E45F49" w:rsidRDefault="00E33CA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w:t>
            </w:r>
          </w:p>
        </w:tc>
        <w:tc>
          <w:tcPr>
            <w:tcW w:w="3938" w:type="dxa"/>
          </w:tcPr>
          <w:p w14:paraId="4E4D30A2" w14:textId="0E342F1C" w:rsidR="003D70D1" w:rsidRDefault="00E33CA3" w:rsidP="005228A7">
            <w:r>
              <w:t>0</w:t>
            </w:r>
          </w:p>
        </w:tc>
      </w:tr>
      <w:tr w:rsidR="003D70D1" w14:paraId="4F0E4FA9" w14:textId="024F8FB8" w:rsidTr="003C2AAC">
        <w:trPr>
          <w:trHeight w:val="261"/>
        </w:trPr>
        <w:tc>
          <w:tcPr>
            <w:tcW w:w="1271" w:type="dxa"/>
          </w:tcPr>
          <w:p w14:paraId="4B9D24E9" w14:textId="6C22ED25" w:rsidR="003D70D1" w:rsidRPr="00E45F49" w:rsidRDefault="003D70D1"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2</w:t>
            </w:r>
          </w:p>
        </w:tc>
        <w:tc>
          <w:tcPr>
            <w:tcW w:w="3696" w:type="dxa"/>
          </w:tcPr>
          <w:p w14:paraId="669DCEAA" w14:textId="76E9DF3A" w:rsidR="003D70D1" w:rsidRPr="00E45F49" w:rsidRDefault="00E33CA3"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w:t>
            </w:r>
          </w:p>
        </w:tc>
        <w:tc>
          <w:tcPr>
            <w:tcW w:w="3938" w:type="dxa"/>
          </w:tcPr>
          <w:p w14:paraId="414949A7" w14:textId="0A80648F" w:rsidR="003D70D1" w:rsidRDefault="00E33CA3" w:rsidP="005228A7">
            <w:r>
              <w:t>0</w:t>
            </w:r>
          </w:p>
        </w:tc>
      </w:tr>
      <w:tr w:rsidR="003C2AAC" w14:paraId="7E63B512" w14:textId="77777777" w:rsidTr="008A36C6">
        <w:trPr>
          <w:trHeight w:val="261"/>
        </w:trPr>
        <w:tc>
          <w:tcPr>
            <w:tcW w:w="1271" w:type="dxa"/>
          </w:tcPr>
          <w:p w14:paraId="032BE274" w14:textId="2271D5E9" w:rsidR="003C2AAC" w:rsidRPr="00E45F49" w:rsidRDefault="003C2AA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Operarios</w:t>
            </w:r>
          </w:p>
        </w:tc>
        <w:tc>
          <w:tcPr>
            <w:tcW w:w="7634" w:type="dxa"/>
            <w:gridSpan w:val="2"/>
          </w:tcPr>
          <w:p w14:paraId="6DAF6FDF" w14:textId="63104180" w:rsidR="003C2AAC" w:rsidRPr="00E45F49" w:rsidRDefault="003C2AA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os operarios cuestan 7 </w:t>
            </w:r>
            <w:r w:rsidRPr="00E45F49">
              <w:rPr>
                <w:rFonts w:ascii="Arial" w:eastAsia="ZapfHumnst Dm BT" w:hAnsi="Arial" w:cs="Arial"/>
                <w:sz w:val="24"/>
                <w:szCs w:val="24"/>
              </w:rPr>
              <w:t>€</w:t>
            </w:r>
            <w:r w:rsidRPr="00E45F49">
              <w:rPr>
                <w:rFonts w:ascii="ZapfHumnst Dm BT" w:eastAsia="ZapfHumnst Dm BT" w:hAnsi="ZapfHumnst Dm BT" w:cs="ZapfHumnst Dm BT"/>
                <w:sz w:val="24"/>
                <w:szCs w:val="24"/>
              </w:rPr>
              <w:t xml:space="preserve">/h </w:t>
            </w:r>
          </w:p>
        </w:tc>
      </w:tr>
    </w:tbl>
    <w:p w14:paraId="3BF5B373" w14:textId="5681B800" w:rsidR="005D2110" w:rsidRDefault="005D2110" w:rsidP="00C3710E"/>
    <w:p w14:paraId="0909F498" w14:textId="09DB98B9" w:rsidR="003C2AAC" w:rsidRDefault="003C2AAC" w:rsidP="003C2AAC">
      <w:pPr>
        <w:pStyle w:val="Descripcin"/>
        <w:keepNext/>
      </w:pPr>
      <w:r>
        <w:t xml:space="preserve">Tabla </w:t>
      </w:r>
      <w:r w:rsidR="00D65C41">
        <w:t>7</w:t>
      </w:r>
      <w:r>
        <w:t>. Otros costos consi</w:t>
      </w:r>
      <w:r w:rsidR="00D449DA">
        <w:t>derados</w:t>
      </w:r>
    </w:p>
    <w:tbl>
      <w:tblPr>
        <w:tblStyle w:val="a2"/>
        <w:tblW w:w="892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5954"/>
      </w:tblGrid>
      <w:tr w:rsidR="003C2AAC" w14:paraId="3752CE71" w14:textId="77777777" w:rsidTr="00D449DA">
        <w:trPr>
          <w:trHeight w:val="261"/>
        </w:trPr>
        <w:tc>
          <w:tcPr>
            <w:tcW w:w="2972" w:type="dxa"/>
            <w:shd w:val="clear" w:color="auto" w:fill="2F5496"/>
          </w:tcPr>
          <w:p w14:paraId="6B6962E5" w14:textId="6461F9DB" w:rsidR="003C2AAC" w:rsidRPr="00E45F49" w:rsidRDefault="00D449DA"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Elemento</w:t>
            </w:r>
          </w:p>
        </w:tc>
        <w:tc>
          <w:tcPr>
            <w:tcW w:w="5954" w:type="dxa"/>
            <w:shd w:val="clear" w:color="auto" w:fill="2F5496"/>
          </w:tcPr>
          <w:p w14:paraId="4503E879" w14:textId="3256E2A5" w:rsidR="003C2AAC" w:rsidRPr="00E45F49" w:rsidRDefault="003C2AAC"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osto (</w:t>
            </w:r>
            <w:r w:rsidRPr="00E45F49">
              <w:rPr>
                <w:rFonts w:ascii="Arial" w:eastAsia="ZapfHumnst Dm BT" w:hAnsi="Arial" w:cs="Arial"/>
                <w:sz w:val="24"/>
                <w:szCs w:val="24"/>
              </w:rPr>
              <w:t>€</w:t>
            </w:r>
            <w:r w:rsidRPr="00E45F49">
              <w:rPr>
                <w:rFonts w:ascii="ZapfHumnst Dm BT" w:eastAsia="ZapfHumnst Dm BT" w:hAnsi="ZapfHumnst Dm BT" w:cs="ZapfHumnst Dm BT"/>
                <w:sz w:val="24"/>
                <w:szCs w:val="24"/>
              </w:rPr>
              <w:t>)</w:t>
            </w:r>
          </w:p>
        </w:tc>
      </w:tr>
      <w:tr w:rsidR="003C2AAC" w14:paraId="1FC6CF16" w14:textId="77777777" w:rsidTr="00D449DA">
        <w:trPr>
          <w:trHeight w:val="246"/>
        </w:trPr>
        <w:tc>
          <w:tcPr>
            <w:tcW w:w="2972" w:type="dxa"/>
          </w:tcPr>
          <w:p w14:paraId="7EC684A9" w14:textId="6AF677F5" w:rsidR="003C2AAC" w:rsidRPr="00E45F49" w:rsidRDefault="00D449DA"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Brigada de mantenimiento</w:t>
            </w:r>
          </w:p>
        </w:tc>
        <w:tc>
          <w:tcPr>
            <w:tcW w:w="5954" w:type="dxa"/>
          </w:tcPr>
          <w:p w14:paraId="20DC4FC4" w14:textId="6568F07F" w:rsidR="003C2AAC" w:rsidRPr="00E45F49" w:rsidRDefault="00D449DA"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5 </w:t>
            </w:r>
            <w:r w:rsidRPr="00E45F49">
              <w:rPr>
                <w:rFonts w:ascii="Arial" w:eastAsia="ZapfHumnst Dm BT" w:hAnsi="Arial" w:cs="Arial"/>
                <w:sz w:val="24"/>
                <w:szCs w:val="24"/>
              </w:rPr>
              <w:t>€</w:t>
            </w:r>
            <w:r w:rsidRPr="00E45F49">
              <w:rPr>
                <w:rFonts w:ascii="ZapfHumnst Dm BT" w:eastAsia="ZapfHumnst Dm BT" w:hAnsi="ZapfHumnst Dm BT" w:cs="ZapfHumnst Dm BT"/>
                <w:sz w:val="24"/>
                <w:szCs w:val="24"/>
              </w:rPr>
              <w:t xml:space="preserve"> por reparación</w:t>
            </w:r>
          </w:p>
        </w:tc>
      </w:tr>
      <w:tr w:rsidR="003C2AAC" w14:paraId="61D52719" w14:textId="77777777" w:rsidTr="00D449DA">
        <w:trPr>
          <w:trHeight w:val="261"/>
        </w:trPr>
        <w:tc>
          <w:tcPr>
            <w:tcW w:w="2972" w:type="dxa"/>
          </w:tcPr>
          <w:p w14:paraId="29034FB1" w14:textId="2234EFFB" w:rsidR="003C2AAC" w:rsidRPr="00E45F49" w:rsidRDefault="00D449DA"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Torillo</w:t>
            </w:r>
          </w:p>
        </w:tc>
        <w:tc>
          <w:tcPr>
            <w:tcW w:w="5954" w:type="dxa"/>
          </w:tcPr>
          <w:p w14:paraId="7F1504D3" w14:textId="007F8F33" w:rsidR="003C2AAC" w:rsidRPr="00E45F49" w:rsidRDefault="00D449DA" w:rsidP="00E45F49">
            <w:pPr>
              <w:spacing w:after="160" w:line="259"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El torillo es eléctrico y consume 40 kW/h, teniendo el kW un precio de 0.2 </w:t>
            </w:r>
            <w:r w:rsidRPr="00E45F49">
              <w:rPr>
                <w:rFonts w:ascii="Arial" w:eastAsia="ZapfHumnst Dm BT" w:hAnsi="Arial" w:cs="Arial"/>
                <w:sz w:val="24"/>
                <w:szCs w:val="24"/>
              </w:rPr>
              <w:t>€</w:t>
            </w:r>
          </w:p>
        </w:tc>
      </w:tr>
    </w:tbl>
    <w:p w14:paraId="497CB270" w14:textId="77777777" w:rsidR="003C2AAC" w:rsidRDefault="003C2AAC" w:rsidP="00C3710E"/>
    <w:p w14:paraId="54890D5C" w14:textId="17A5AF13" w:rsidR="002C282F" w:rsidRDefault="00386795">
      <w:pPr>
        <w:pStyle w:val="Ttulo1"/>
        <w:numPr>
          <w:ilvl w:val="0"/>
          <w:numId w:val="1"/>
        </w:numPr>
        <w:jc w:val="center"/>
        <w:rPr>
          <w:rFonts w:ascii="ZapfHumnst Dm BT" w:eastAsia="ZapfHumnst Dm BT" w:hAnsi="ZapfHumnst Dm BT" w:cs="ZapfHumnst Dm BT"/>
          <w:sz w:val="36"/>
          <w:szCs w:val="36"/>
        </w:rPr>
      </w:pPr>
      <w:bookmarkStart w:id="14" w:name="_Toc502342801"/>
      <w:r>
        <w:rPr>
          <w:rFonts w:ascii="ZapfHumnst Dm BT" w:eastAsia="ZapfHumnst Dm BT" w:hAnsi="ZapfHumnst Dm BT" w:cs="ZapfHumnst Dm BT"/>
          <w:sz w:val="36"/>
          <w:szCs w:val="36"/>
        </w:rPr>
        <w:lastRenderedPageBreak/>
        <w:t>Análisis estadístico</w:t>
      </w:r>
      <w:bookmarkEnd w:id="14"/>
    </w:p>
    <w:p w14:paraId="240D59FF" w14:textId="77777777" w:rsidR="00E70DA7" w:rsidRPr="00E70DA7" w:rsidRDefault="00E70DA7" w:rsidP="00E70DA7"/>
    <w:p w14:paraId="28D264CE" w14:textId="4CEEB266" w:rsidR="002C282F" w:rsidRPr="00E45F49" w:rsidRDefault="00C16EBB">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a interpretación de los reportes brindados por Arena permite dar respuesta a las siguientes cuestiones:</w:t>
      </w:r>
    </w:p>
    <w:p w14:paraId="7C3EC972" w14:textId="4B2F2A59" w:rsidR="00C16EBB" w:rsidRPr="00E45F49" w:rsidRDefault="00C16EBB"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uántas cajas de productos quedan en el almacén (o abandonan el sistema) al final de la jornada laboral?</w:t>
      </w:r>
    </w:p>
    <w:p w14:paraId="6B78831A" w14:textId="68D11864" w:rsidR="00C16EBB" w:rsidRPr="00E45F49" w:rsidRDefault="00C16EBB"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Cuál es el valor máximo de cajas que se encuentran </w:t>
      </w:r>
      <w:r w:rsidR="00E70DA7" w:rsidRPr="00E45F49">
        <w:rPr>
          <w:rFonts w:ascii="ZapfHumnst Dm BT" w:eastAsia="ZapfHumnst Dm BT" w:hAnsi="ZapfHumnst Dm BT" w:cs="ZapfHumnst Dm BT"/>
          <w:sz w:val="24"/>
          <w:szCs w:val="24"/>
        </w:rPr>
        <w:t>a la espera de ser atendidos por la máquina MA1 a lo largo del día</w:t>
      </w:r>
      <w:r w:rsidRPr="00E45F49">
        <w:rPr>
          <w:rFonts w:ascii="ZapfHumnst Dm BT" w:eastAsia="ZapfHumnst Dm BT" w:hAnsi="ZapfHumnst Dm BT" w:cs="ZapfHumnst Dm BT"/>
          <w:sz w:val="24"/>
          <w:szCs w:val="24"/>
        </w:rPr>
        <w:t>?</w:t>
      </w:r>
    </w:p>
    <w:p w14:paraId="38A1B43B" w14:textId="2506BD93" w:rsidR="00E70DA7" w:rsidRPr="00E45F49" w:rsidRDefault="00E70DA7"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uántas veces se ha estropeado la máquina MA1?</w:t>
      </w:r>
    </w:p>
    <w:p w14:paraId="0EA36634" w14:textId="4E40BE9A" w:rsidR="00E70DA7" w:rsidRPr="00E45F49" w:rsidRDefault="00E70DA7"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uál es el valor de utilización de la máquina MA2?</w:t>
      </w:r>
    </w:p>
    <w:p w14:paraId="24DCFB21" w14:textId="20E69513" w:rsidR="00E70DA7" w:rsidRPr="00E45F49" w:rsidRDefault="00E70DA7"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uál es el valor del coste total asociado al procesamiento de la máquina MA3?</w:t>
      </w:r>
    </w:p>
    <w:p w14:paraId="48F1C787" w14:textId="653B60DD" w:rsidR="00E70DA7" w:rsidRPr="00E45F49" w:rsidRDefault="00E70DA7"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Si se quiere obtener como mínimo un beneficio diario del 70%, ¿cuál es el precio de venta que se debe fijar para cada maqueta?</w:t>
      </w:r>
    </w:p>
    <w:p w14:paraId="31FFDE6B" w14:textId="219DFB5B" w:rsidR="00EA19F0"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15" w:name="_Toc502342802"/>
      <w:r>
        <w:rPr>
          <w:rFonts w:ascii="ZapfHumnst Dm BT" w:eastAsia="ZapfHumnst Dm BT" w:hAnsi="ZapfHumnst Dm BT" w:cs="ZapfHumnst Dm BT"/>
          <w:b w:val="0"/>
          <w:color w:val="1F497D" w:themeColor="text2"/>
          <w:sz w:val="28"/>
          <w:szCs w:val="28"/>
        </w:rPr>
        <w:t>5</w:t>
      </w:r>
      <w:r w:rsidR="00EA19F0" w:rsidRPr="00820AFE">
        <w:rPr>
          <w:rFonts w:ascii="ZapfHumnst Dm BT" w:eastAsia="ZapfHumnst Dm BT" w:hAnsi="ZapfHumnst Dm BT" w:cs="ZapfHumnst Dm BT"/>
          <w:b w:val="0"/>
          <w:color w:val="1F497D" w:themeColor="text2"/>
          <w:sz w:val="28"/>
          <w:szCs w:val="28"/>
        </w:rPr>
        <w:t xml:space="preserve">.1. </w:t>
      </w:r>
      <w:r w:rsidR="00820AFE" w:rsidRPr="00820AFE">
        <w:rPr>
          <w:rFonts w:ascii="ZapfHumnst Dm BT" w:eastAsia="ZapfHumnst Dm BT" w:hAnsi="ZapfHumnst Dm BT" w:cs="ZapfHumnst Dm BT"/>
          <w:b w:val="0"/>
          <w:color w:val="1F497D" w:themeColor="text2"/>
          <w:sz w:val="28"/>
          <w:szCs w:val="28"/>
        </w:rPr>
        <w:t>Cantidades de productos que quedan en los almacenes y que abandonan el sistema</w:t>
      </w:r>
      <w:bookmarkEnd w:id="15"/>
    </w:p>
    <w:p w14:paraId="29F47211" w14:textId="2A59C9A0" w:rsidR="005228A7" w:rsidRPr="00E45F49" w:rsidRDefault="005228A7" w:rsidP="00615E6B">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ara responder la interrogante de cuántas cajas de productos quedan en el almacén (o abandonan el sistema) al final de la jornada laboral se debe partir de lo siguiente:</w:t>
      </w:r>
    </w:p>
    <w:p w14:paraId="47727FD5" w14:textId="37A83C8B" w:rsidR="00615E6B" w:rsidRPr="00E45F49" w:rsidRDefault="00615E6B" w:rsidP="00E45F49">
      <w:pPr>
        <w:pStyle w:val="Prrafodelista"/>
        <w:numPr>
          <w:ilvl w:val="0"/>
          <w:numId w:val="12"/>
        </w:num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ómo las cajas de productos M1 y M2 contienen piezas y es a partir d</w:t>
      </w:r>
      <w:r w:rsidR="00640DB3" w:rsidRPr="00E45F49">
        <w:rPr>
          <w:rFonts w:ascii="ZapfHumnst Dm BT" w:eastAsia="ZapfHumnst Dm BT" w:hAnsi="ZapfHumnst Dm BT" w:cs="ZapfHumnst Dm BT"/>
          <w:sz w:val="24"/>
          <w:szCs w:val="24"/>
        </w:rPr>
        <w:t>e éstas</w:t>
      </w:r>
      <w:r w:rsidRPr="00E45F49">
        <w:rPr>
          <w:rFonts w:ascii="ZapfHumnst Dm BT" w:eastAsia="ZapfHumnst Dm BT" w:hAnsi="ZapfHumnst Dm BT" w:cs="ZapfHumnst Dm BT"/>
          <w:sz w:val="24"/>
          <w:szCs w:val="24"/>
        </w:rPr>
        <w:t xml:space="preserve"> que se conforman las maquetas de aviones y de coches en este trabajo se entenderá como cantidad de cajas de productos que quedan en el almacén</w:t>
      </w:r>
      <w:r w:rsidR="00640DB3" w:rsidRPr="00E45F49">
        <w:rPr>
          <w:rFonts w:ascii="ZapfHumnst Dm BT" w:eastAsia="ZapfHumnst Dm BT" w:hAnsi="ZapfHumnst Dm BT" w:cs="ZapfHumnst Dm BT"/>
          <w:sz w:val="24"/>
          <w:szCs w:val="24"/>
        </w:rPr>
        <w:t xml:space="preserve"> (en realidad son dos almacenes, uno para las maquetas de aviones y otro para las maquetas de coches)</w:t>
      </w:r>
      <w:r w:rsidRPr="00E45F49">
        <w:rPr>
          <w:rFonts w:ascii="ZapfHumnst Dm BT" w:eastAsia="ZapfHumnst Dm BT" w:hAnsi="ZapfHumnst Dm BT" w:cs="ZapfHumnst Dm BT"/>
          <w:sz w:val="24"/>
          <w:szCs w:val="24"/>
        </w:rPr>
        <w:t xml:space="preserve"> a la cantidad de cajas de M1 y M2 procesadas</w:t>
      </w:r>
      <w:r w:rsidR="00640DB3" w:rsidRPr="00E45F49">
        <w:rPr>
          <w:rFonts w:ascii="ZapfHumnst Dm BT" w:eastAsia="ZapfHumnst Dm BT" w:hAnsi="ZapfHumnst Dm BT" w:cs="ZapfHumnst Dm BT"/>
          <w:sz w:val="24"/>
          <w:szCs w:val="24"/>
        </w:rPr>
        <w:t xml:space="preserve"> </w:t>
      </w:r>
      <w:r w:rsidR="008E4192" w:rsidRPr="00E45F49">
        <w:rPr>
          <w:rFonts w:ascii="ZapfHumnst Dm BT" w:eastAsia="ZapfHumnst Dm BT" w:hAnsi="ZapfHumnst Dm BT" w:cs="ZapfHumnst Dm BT"/>
          <w:sz w:val="24"/>
          <w:szCs w:val="24"/>
        </w:rPr>
        <w:t>y necesarias para realizar las maquetas de aviones y coches que quedan en los almacenes</w:t>
      </w:r>
    </w:p>
    <w:p w14:paraId="7D68BF60" w14:textId="228CCB89" w:rsidR="005228A7" w:rsidRPr="00E45F49" w:rsidRDefault="00640DB3" w:rsidP="00E45F49">
      <w:pPr>
        <w:pStyle w:val="Prrafodelista"/>
        <w:numPr>
          <w:ilvl w:val="0"/>
          <w:numId w:val="12"/>
        </w:num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a cantidad de cajas de productos que abandonan </w:t>
      </w:r>
      <w:r w:rsidR="001B008E" w:rsidRPr="00E45F49">
        <w:rPr>
          <w:rFonts w:ascii="ZapfHumnst Dm BT" w:eastAsia="ZapfHumnst Dm BT" w:hAnsi="ZapfHumnst Dm BT" w:cs="ZapfHumnst Dm BT"/>
          <w:sz w:val="24"/>
          <w:szCs w:val="24"/>
        </w:rPr>
        <w:t>el sistema dependerá de los pedidos de los clientes. Al día se reciben una cantidad de pedidos, cada uno de ellos con sus especificidades en cu</w:t>
      </w:r>
      <w:r w:rsidR="00C03877" w:rsidRPr="00E45F49">
        <w:rPr>
          <w:rFonts w:ascii="ZapfHumnst Dm BT" w:eastAsia="ZapfHumnst Dm BT" w:hAnsi="ZapfHumnst Dm BT" w:cs="ZapfHumnst Dm BT"/>
          <w:sz w:val="24"/>
          <w:szCs w:val="24"/>
        </w:rPr>
        <w:t>an</w:t>
      </w:r>
      <w:r w:rsidR="001B008E" w:rsidRPr="00E45F49">
        <w:rPr>
          <w:rFonts w:ascii="ZapfHumnst Dm BT" w:eastAsia="ZapfHumnst Dm BT" w:hAnsi="ZapfHumnst Dm BT" w:cs="ZapfHumnst Dm BT"/>
          <w:sz w:val="24"/>
          <w:szCs w:val="24"/>
        </w:rPr>
        <w:t>to al número de maquetas de aviones y de coches que deben estar en una caja, además cada pedido indicará el número de palés de ese tipo específico de cajas</w:t>
      </w:r>
      <w:r w:rsidR="004814AC" w:rsidRPr="00E45F49">
        <w:rPr>
          <w:rFonts w:ascii="ZapfHumnst Dm BT" w:eastAsia="ZapfHumnst Dm BT" w:hAnsi="ZapfHumnst Dm BT" w:cs="ZapfHumnst Dm BT"/>
          <w:sz w:val="24"/>
          <w:szCs w:val="24"/>
        </w:rPr>
        <w:t>. En este trabajo se tratará como cantidad de cajas de productos que abandonan el sistema a las cantidades de cajas de M1 y M2 procesadas y que fueron utilizadas para satisfacer los pedidos recibidos</w:t>
      </w:r>
    </w:p>
    <w:p w14:paraId="1FF8397A" w14:textId="7820A5E7" w:rsidR="00874EA5" w:rsidRPr="00E45F49" w:rsidRDefault="004814AC" w:rsidP="004814AC">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Las tablas siguientes responden la interrogante</w:t>
      </w:r>
      <w:r w:rsidR="00162A5F" w:rsidRPr="00E45F49">
        <w:rPr>
          <w:rFonts w:ascii="ZapfHumnst Dm BT" w:eastAsia="ZapfHumnst Dm BT" w:hAnsi="ZapfHumnst Dm BT" w:cs="ZapfHumnst Dm BT"/>
          <w:sz w:val="24"/>
          <w:szCs w:val="24"/>
        </w:rPr>
        <w:t xml:space="preserve"> analizada</w:t>
      </w:r>
      <w:r w:rsidRPr="00E45F49">
        <w:rPr>
          <w:rFonts w:ascii="ZapfHumnst Dm BT" w:eastAsia="ZapfHumnst Dm BT" w:hAnsi="ZapfHumnst Dm BT" w:cs="ZapfHumnst Dm BT"/>
          <w:sz w:val="24"/>
          <w:szCs w:val="24"/>
        </w:rPr>
        <w:t xml:space="preserve"> teniendo en </w:t>
      </w:r>
      <w:r w:rsidR="005B04DE" w:rsidRPr="00E45F49">
        <w:rPr>
          <w:rFonts w:ascii="ZapfHumnst Dm BT" w:eastAsia="ZapfHumnst Dm BT" w:hAnsi="ZapfHumnst Dm BT" w:cs="ZapfHumnst Dm BT"/>
          <w:sz w:val="24"/>
          <w:szCs w:val="24"/>
        </w:rPr>
        <w:t>cuenta las aclaraciones anteriores.</w:t>
      </w:r>
    </w:p>
    <w:p w14:paraId="4525A5C3" w14:textId="2D59B359" w:rsidR="00874EA5" w:rsidRDefault="00874EA5" w:rsidP="00874EA5">
      <w:pPr>
        <w:pStyle w:val="Descripcin"/>
        <w:keepNext/>
      </w:pPr>
      <w:r>
        <w:lastRenderedPageBreak/>
        <w:t xml:space="preserve">Tabla </w:t>
      </w:r>
      <w:r w:rsidR="00D65C41">
        <w:t>8</w:t>
      </w:r>
      <w:r>
        <w:t>. Cantidad de cajas de productos que quedan en los almacenes al finalizar la jornada laboral</w:t>
      </w:r>
    </w:p>
    <w:tbl>
      <w:tblPr>
        <w:tblStyle w:val="a2"/>
        <w:tblW w:w="87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4677"/>
        <w:gridCol w:w="3060"/>
      </w:tblGrid>
      <w:tr w:rsidR="00D137F2" w14:paraId="5B484D1A" w14:textId="77777777" w:rsidTr="00577AC5">
        <w:trPr>
          <w:trHeight w:val="290"/>
        </w:trPr>
        <w:tc>
          <w:tcPr>
            <w:tcW w:w="988" w:type="dxa"/>
            <w:shd w:val="clear" w:color="auto" w:fill="2F5496"/>
          </w:tcPr>
          <w:p w14:paraId="00BA43FB" w14:textId="0DC5D707"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edida</w:t>
            </w:r>
          </w:p>
        </w:tc>
        <w:tc>
          <w:tcPr>
            <w:tcW w:w="4677" w:type="dxa"/>
            <w:shd w:val="clear" w:color="auto" w:fill="2F5496"/>
          </w:tcPr>
          <w:p w14:paraId="41ACAB9A" w14:textId="6F58CB50"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scripción</w:t>
            </w:r>
          </w:p>
        </w:tc>
        <w:tc>
          <w:tcPr>
            <w:tcW w:w="3060" w:type="dxa"/>
            <w:shd w:val="clear" w:color="auto" w:fill="2F5496"/>
          </w:tcPr>
          <w:p w14:paraId="18401986" w14:textId="101E2CDA"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Valor</w:t>
            </w:r>
          </w:p>
        </w:tc>
      </w:tr>
      <w:tr w:rsidR="00D137F2" w14:paraId="23FE4227" w14:textId="77777777" w:rsidTr="00577AC5">
        <w:trPr>
          <w:trHeight w:val="273"/>
        </w:trPr>
        <w:tc>
          <w:tcPr>
            <w:tcW w:w="988" w:type="dxa"/>
          </w:tcPr>
          <w:p w14:paraId="04B86A74" w14:textId="4B3B7D81"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w:t>
            </w:r>
          </w:p>
        </w:tc>
        <w:tc>
          <w:tcPr>
            <w:tcW w:w="4677" w:type="dxa"/>
          </w:tcPr>
          <w:p w14:paraId="7FC2C611" w14:textId="04CE9861"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cajas de M1 recibidas</w:t>
            </w:r>
          </w:p>
        </w:tc>
        <w:tc>
          <w:tcPr>
            <w:tcW w:w="3060" w:type="dxa"/>
          </w:tcPr>
          <w:p w14:paraId="6E358265" w14:textId="6FC5B5DE" w:rsidR="00D137F2" w:rsidRPr="00E45F49" w:rsidRDefault="00C0554C"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8</w:t>
            </w:r>
          </w:p>
        </w:tc>
      </w:tr>
      <w:tr w:rsidR="00D137F2" w14:paraId="4BFC595F" w14:textId="77777777" w:rsidTr="00577AC5">
        <w:trPr>
          <w:trHeight w:val="290"/>
        </w:trPr>
        <w:tc>
          <w:tcPr>
            <w:tcW w:w="988" w:type="dxa"/>
          </w:tcPr>
          <w:p w14:paraId="5E66AEB1" w14:textId="131C7A73"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w:t>
            </w:r>
          </w:p>
        </w:tc>
        <w:tc>
          <w:tcPr>
            <w:tcW w:w="4677" w:type="dxa"/>
          </w:tcPr>
          <w:p w14:paraId="6C3CA0D7" w14:textId="31D89F5E"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cajas de M2 recibidas</w:t>
            </w:r>
          </w:p>
        </w:tc>
        <w:tc>
          <w:tcPr>
            <w:tcW w:w="3060" w:type="dxa"/>
          </w:tcPr>
          <w:p w14:paraId="6CF34DAA" w14:textId="2329836B" w:rsidR="00D137F2" w:rsidRPr="00E45F49" w:rsidRDefault="00C0554C"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1</w:t>
            </w:r>
          </w:p>
        </w:tc>
      </w:tr>
      <w:tr w:rsidR="00D137F2" w14:paraId="65E65C4D" w14:textId="77777777" w:rsidTr="00577AC5">
        <w:trPr>
          <w:trHeight w:val="273"/>
        </w:trPr>
        <w:tc>
          <w:tcPr>
            <w:tcW w:w="988" w:type="dxa"/>
          </w:tcPr>
          <w:p w14:paraId="123B77A8" w14:textId="44991EC1"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w:t>
            </w:r>
          </w:p>
        </w:tc>
        <w:tc>
          <w:tcPr>
            <w:tcW w:w="4677" w:type="dxa"/>
          </w:tcPr>
          <w:p w14:paraId="2AFD7A1D" w14:textId="2448A700"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maquetas de aviones en el almacén</w:t>
            </w:r>
          </w:p>
        </w:tc>
        <w:tc>
          <w:tcPr>
            <w:tcW w:w="3060" w:type="dxa"/>
          </w:tcPr>
          <w:p w14:paraId="594273E4" w14:textId="129B75FA" w:rsidR="00D137F2" w:rsidRPr="00E45F49" w:rsidRDefault="00BD0CC7"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0</w:t>
            </w:r>
          </w:p>
        </w:tc>
      </w:tr>
      <w:tr w:rsidR="00D137F2" w14:paraId="6EEAD3A3" w14:textId="77777777" w:rsidTr="00577AC5">
        <w:trPr>
          <w:trHeight w:val="290"/>
        </w:trPr>
        <w:tc>
          <w:tcPr>
            <w:tcW w:w="988" w:type="dxa"/>
          </w:tcPr>
          <w:p w14:paraId="16A2C7EE" w14:textId="1BE738BD"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w:t>
            </w:r>
          </w:p>
        </w:tc>
        <w:tc>
          <w:tcPr>
            <w:tcW w:w="4677" w:type="dxa"/>
          </w:tcPr>
          <w:p w14:paraId="516FE4DE" w14:textId="0E6A148B"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maquetas de coches en el almacén</w:t>
            </w:r>
          </w:p>
        </w:tc>
        <w:tc>
          <w:tcPr>
            <w:tcW w:w="3060" w:type="dxa"/>
          </w:tcPr>
          <w:p w14:paraId="4CABEBE5" w14:textId="57D47AFB" w:rsidR="00D137F2" w:rsidRPr="00E45F49" w:rsidRDefault="00BD0CC7"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87</w:t>
            </w:r>
          </w:p>
        </w:tc>
      </w:tr>
      <w:tr w:rsidR="00D137F2" w14:paraId="1704F2F5" w14:textId="77777777" w:rsidTr="00577AC5">
        <w:trPr>
          <w:trHeight w:val="273"/>
        </w:trPr>
        <w:tc>
          <w:tcPr>
            <w:tcW w:w="988" w:type="dxa"/>
          </w:tcPr>
          <w:p w14:paraId="152A3249" w14:textId="31541819"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5</w:t>
            </w:r>
          </w:p>
        </w:tc>
        <w:tc>
          <w:tcPr>
            <w:tcW w:w="4677" w:type="dxa"/>
          </w:tcPr>
          <w:p w14:paraId="41C60E46" w14:textId="4A584630"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Cajas de M1 procesadas </w:t>
            </w:r>
            <w:r w:rsidR="00FC0B23" w:rsidRPr="00E45F49">
              <w:rPr>
                <w:rFonts w:ascii="ZapfHumnst Dm BT" w:eastAsia="ZapfHumnst Dm BT" w:hAnsi="ZapfHumnst Dm BT" w:cs="ZapfHumnst Dm BT"/>
                <w:sz w:val="24"/>
                <w:szCs w:val="24"/>
              </w:rPr>
              <w:t>para obtener (3)</w:t>
            </w:r>
          </w:p>
        </w:tc>
        <w:tc>
          <w:tcPr>
            <w:tcW w:w="3060" w:type="dxa"/>
          </w:tcPr>
          <w:p w14:paraId="661E6938" w14:textId="118D5AE4" w:rsidR="00D137F2" w:rsidRPr="00E45F49" w:rsidRDefault="00FC0B23"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8</w:t>
            </w:r>
            <w:r w:rsidR="00E609CD" w:rsidRPr="00E45F49">
              <w:rPr>
                <w:rFonts w:ascii="ZapfHumnst Dm BT" w:eastAsia="ZapfHumnst Dm BT" w:hAnsi="ZapfHumnst Dm BT" w:cs="ZapfHumnst Dm BT"/>
                <w:sz w:val="24"/>
                <w:szCs w:val="24"/>
              </w:rPr>
              <w:t xml:space="preserve"> cajas</w:t>
            </w:r>
            <w:r w:rsidR="00E609CD" w:rsidRPr="0090602D">
              <w:rPr>
                <w:rFonts w:ascii="ZapfHumnst Dm BT" w:eastAsia="ZapfHumnst Dm BT" w:hAnsi="ZapfHumnst Dm BT" w:cs="ZapfHumnst Dm BT"/>
                <w:sz w:val="24"/>
                <w:szCs w:val="24"/>
                <w:vertAlign w:val="superscript"/>
              </w:rPr>
              <w:footnoteReference w:id="1"/>
            </w:r>
          </w:p>
        </w:tc>
      </w:tr>
      <w:tr w:rsidR="00D137F2" w14:paraId="280C3BA5" w14:textId="77777777" w:rsidTr="00577AC5">
        <w:trPr>
          <w:trHeight w:val="290"/>
        </w:trPr>
        <w:tc>
          <w:tcPr>
            <w:tcW w:w="988" w:type="dxa"/>
          </w:tcPr>
          <w:p w14:paraId="090375EE" w14:textId="36C3D61E"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6</w:t>
            </w:r>
          </w:p>
        </w:tc>
        <w:tc>
          <w:tcPr>
            <w:tcW w:w="4677" w:type="dxa"/>
          </w:tcPr>
          <w:p w14:paraId="33E95B00" w14:textId="41AA38E1" w:rsidR="00D137F2"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Cajas de M2 procesadas </w:t>
            </w:r>
            <w:r w:rsidR="00FC0B23" w:rsidRPr="00E45F49">
              <w:rPr>
                <w:rFonts w:ascii="ZapfHumnst Dm BT" w:eastAsia="ZapfHumnst Dm BT" w:hAnsi="ZapfHumnst Dm BT" w:cs="ZapfHumnst Dm BT"/>
                <w:sz w:val="24"/>
                <w:szCs w:val="24"/>
              </w:rPr>
              <w:t>para obtener (4)</w:t>
            </w:r>
          </w:p>
        </w:tc>
        <w:tc>
          <w:tcPr>
            <w:tcW w:w="3060" w:type="dxa"/>
          </w:tcPr>
          <w:p w14:paraId="1A54D91B" w14:textId="64676599" w:rsidR="00D137F2" w:rsidRPr="00E45F49" w:rsidRDefault="00BD0CC7"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w:t>
            </w:r>
            <w:r w:rsidR="00FC0B23" w:rsidRPr="00E45F49">
              <w:rPr>
                <w:rFonts w:ascii="ZapfHumnst Dm BT" w:eastAsia="ZapfHumnst Dm BT" w:hAnsi="ZapfHumnst Dm BT" w:cs="ZapfHumnst Dm BT"/>
                <w:sz w:val="24"/>
                <w:szCs w:val="24"/>
              </w:rPr>
              <w:t>2</w:t>
            </w:r>
            <w:r w:rsidR="00E609CD" w:rsidRPr="00E45F49">
              <w:rPr>
                <w:rFonts w:ascii="ZapfHumnst Dm BT" w:eastAsia="ZapfHumnst Dm BT" w:hAnsi="ZapfHumnst Dm BT" w:cs="ZapfHumnst Dm BT"/>
                <w:sz w:val="24"/>
                <w:szCs w:val="24"/>
              </w:rPr>
              <w:t xml:space="preserve"> cajas</w:t>
            </w:r>
            <w:r w:rsidR="00E609CD" w:rsidRPr="0090602D">
              <w:rPr>
                <w:rFonts w:ascii="ZapfHumnst Dm BT" w:eastAsia="ZapfHumnst Dm BT" w:hAnsi="ZapfHumnst Dm BT" w:cs="ZapfHumnst Dm BT"/>
                <w:sz w:val="24"/>
                <w:szCs w:val="24"/>
                <w:vertAlign w:val="superscript"/>
              </w:rPr>
              <w:footnoteReference w:id="2"/>
            </w:r>
          </w:p>
        </w:tc>
      </w:tr>
    </w:tbl>
    <w:p w14:paraId="44774D51" w14:textId="6F860D06" w:rsidR="00BF75D1" w:rsidRDefault="00BF75D1" w:rsidP="004814AC"/>
    <w:p w14:paraId="4871EA5F" w14:textId="54166615" w:rsidR="00874EA5" w:rsidRDefault="00874EA5" w:rsidP="00874EA5">
      <w:pPr>
        <w:pStyle w:val="Descripcin"/>
        <w:keepNext/>
      </w:pPr>
      <w:r>
        <w:t xml:space="preserve">Tabla </w:t>
      </w:r>
      <w:r w:rsidR="00D65C41">
        <w:t>9</w:t>
      </w:r>
      <w:r>
        <w:t>. Cantidad de cajas de productos que abandonan el sistema al final de la jornada laboral</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743B0E" w14:paraId="428068EC" w14:textId="77777777" w:rsidTr="00577AC5">
        <w:trPr>
          <w:trHeight w:val="245"/>
        </w:trPr>
        <w:tc>
          <w:tcPr>
            <w:tcW w:w="1129" w:type="dxa"/>
            <w:shd w:val="clear" w:color="auto" w:fill="2F5496"/>
          </w:tcPr>
          <w:p w14:paraId="11997E58" w14:textId="362C9CC6" w:rsidR="00743B0E"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edida</w:t>
            </w:r>
          </w:p>
        </w:tc>
        <w:tc>
          <w:tcPr>
            <w:tcW w:w="4678" w:type="dxa"/>
            <w:shd w:val="clear" w:color="auto" w:fill="2F5496"/>
          </w:tcPr>
          <w:p w14:paraId="0A856607" w14:textId="4D6B037D" w:rsidR="00743B0E"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scripción</w:t>
            </w:r>
          </w:p>
        </w:tc>
        <w:tc>
          <w:tcPr>
            <w:tcW w:w="3114" w:type="dxa"/>
            <w:shd w:val="clear" w:color="auto" w:fill="2F5496"/>
          </w:tcPr>
          <w:p w14:paraId="3AA7C27C" w14:textId="508EA0A4" w:rsidR="00743B0E" w:rsidRPr="00E45F49" w:rsidRDefault="00743B0E"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Valor</w:t>
            </w:r>
          </w:p>
        </w:tc>
      </w:tr>
      <w:tr w:rsidR="00743B0E" w14:paraId="3ED0C219" w14:textId="77777777" w:rsidTr="00577AC5">
        <w:trPr>
          <w:trHeight w:val="231"/>
        </w:trPr>
        <w:tc>
          <w:tcPr>
            <w:tcW w:w="1129" w:type="dxa"/>
          </w:tcPr>
          <w:p w14:paraId="7084EECD" w14:textId="295AC6FB" w:rsidR="00743B0E" w:rsidRPr="00E45F49" w:rsidRDefault="00B40811"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w:t>
            </w:r>
          </w:p>
        </w:tc>
        <w:tc>
          <w:tcPr>
            <w:tcW w:w="4678" w:type="dxa"/>
          </w:tcPr>
          <w:p w14:paraId="534605B7" w14:textId="4890A7DF" w:rsidR="00743B0E" w:rsidRPr="00E45F49" w:rsidRDefault="00743B0E"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total de maquetas de aviones utilizadas para satisfacer pedidos</w:t>
            </w:r>
          </w:p>
        </w:tc>
        <w:tc>
          <w:tcPr>
            <w:tcW w:w="3114" w:type="dxa"/>
          </w:tcPr>
          <w:p w14:paraId="40563178" w14:textId="0097E36F" w:rsidR="00743B0E" w:rsidRPr="00E45F49" w:rsidRDefault="006771EA"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2</w:t>
            </w:r>
          </w:p>
        </w:tc>
      </w:tr>
      <w:tr w:rsidR="00743B0E" w14:paraId="2811E529" w14:textId="77777777" w:rsidTr="00577AC5">
        <w:trPr>
          <w:trHeight w:val="245"/>
        </w:trPr>
        <w:tc>
          <w:tcPr>
            <w:tcW w:w="1129" w:type="dxa"/>
          </w:tcPr>
          <w:p w14:paraId="01150693" w14:textId="43D224F6" w:rsidR="00743B0E" w:rsidRPr="00E45F49" w:rsidRDefault="00B40811"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w:t>
            </w:r>
          </w:p>
        </w:tc>
        <w:tc>
          <w:tcPr>
            <w:tcW w:w="4678" w:type="dxa"/>
          </w:tcPr>
          <w:p w14:paraId="69B316F7" w14:textId="2678EE4D" w:rsidR="00743B0E" w:rsidRPr="00E45F49" w:rsidRDefault="00743B0E"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total de maquetas de coches utilizadas para satisfacer pedidos</w:t>
            </w:r>
          </w:p>
        </w:tc>
        <w:tc>
          <w:tcPr>
            <w:tcW w:w="3114" w:type="dxa"/>
          </w:tcPr>
          <w:p w14:paraId="1684F26D" w14:textId="7FECC6A0" w:rsidR="00743B0E" w:rsidRPr="00E45F49" w:rsidRDefault="006771EA"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69</w:t>
            </w:r>
          </w:p>
        </w:tc>
      </w:tr>
      <w:tr w:rsidR="00743B0E" w14:paraId="5FC6089C" w14:textId="77777777" w:rsidTr="00577AC5">
        <w:trPr>
          <w:trHeight w:val="231"/>
        </w:trPr>
        <w:tc>
          <w:tcPr>
            <w:tcW w:w="1129" w:type="dxa"/>
          </w:tcPr>
          <w:p w14:paraId="74D10E82" w14:textId="14BD83BD" w:rsidR="00743B0E" w:rsidRPr="00E45F49" w:rsidRDefault="00B40811"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w:t>
            </w:r>
          </w:p>
        </w:tc>
        <w:tc>
          <w:tcPr>
            <w:tcW w:w="4678" w:type="dxa"/>
          </w:tcPr>
          <w:p w14:paraId="5191234B" w14:textId="57C29173" w:rsidR="00743B0E" w:rsidRPr="00E45F49" w:rsidRDefault="00743B0E"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cajas de M1 utilizadas para producir la cantidad total de maquetas de aviones</w:t>
            </w:r>
            <w:r w:rsidR="00B40811" w:rsidRPr="00E45F49">
              <w:rPr>
                <w:rFonts w:ascii="ZapfHumnst Dm BT" w:eastAsia="ZapfHumnst Dm BT" w:hAnsi="ZapfHumnst Dm BT" w:cs="ZapfHumnst Dm BT"/>
                <w:sz w:val="24"/>
                <w:szCs w:val="24"/>
              </w:rPr>
              <w:t xml:space="preserve"> (1)</w:t>
            </w:r>
          </w:p>
        </w:tc>
        <w:tc>
          <w:tcPr>
            <w:tcW w:w="3114" w:type="dxa"/>
          </w:tcPr>
          <w:p w14:paraId="4803E670" w14:textId="7E06BE89" w:rsidR="00743B0E" w:rsidRPr="00E45F49" w:rsidRDefault="006771EA"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1</w:t>
            </w:r>
            <w:r w:rsidR="000D2A59" w:rsidRPr="00E45F49">
              <w:rPr>
                <w:rFonts w:ascii="ZapfHumnst Dm BT" w:eastAsia="ZapfHumnst Dm BT" w:hAnsi="ZapfHumnst Dm BT" w:cs="ZapfHumnst Dm BT"/>
                <w:sz w:val="24"/>
                <w:szCs w:val="24"/>
              </w:rPr>
              <w:t xml:space="preserve"> cajas</w:t>
            </w:r>
            <w:r w:rsidR="00D87391" w:rsidRPr="0090602D">
              <w:rPr>
                <w:rFonts w:ascii="ZapfHumnst Dm BT" w:eastAsia="ZapfHumnst Dm BT" w:hAnsi="ZapfHumnst Dm BT" w:cs="ZapfHumnst Dm BT"/>
                <w:sz w:val="24"/>
                <w:szCs w:val="24"/>
                <w:vertAlign w:val="superscript"/>
              </w:rPr>
              <w:footnoteReference w:id="3"/>
            </w:r>
          </w:p>
        </w:tc>
      </w:tr>
      <w:tr w:rsidR="00743B0E" w14:paraId="2669FA98" w14:textId="77777777" w:rsidTr="00577AC5">
        <w:trPr>
          <w:trHeight w:val="245"/>
        </w:trPr>
        <w:tc>
          <w:tcPr>
            <w:tcW w:w="1129" w:type="dxa"/>
          </w:tcPr>
          <w:p w14:paraId="46884E8F" w14:textId="3CD41634" w:rsidR="00743B0E" w:rsidRPr="00E45F49" w:rsidRDefault="00B40811"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w:t>
            </w:r>
          </w:p>
        </w:tc>
        <w:tc>
          <w:tcPr>
            <w:tcW w:w="4678" w:type="dxa"/>
          </w:tcPr>
          <w:p w14:paraId="4B4543EE" w14:textId="1AC7BA4D" w:rsidR="00743B0E" w:rsidRPr="00E45F49" w:rsidRDefault="00B40811"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de cajas de M2 utilizadas para producir la cantidad total de maquetas de coches (2)</w:t>
            </w:r>
          </w:p>
        </w:tc>
        <w:tc>
          <w:tcPr>
            <w:tcW w:w="3114" w:type="dxa"/>
          </w:tcPr>
          <w:p w14:paraId="3B4BD395" w14:textId="47740B51" w:rsidR="00743B0E" w:rsidRPr="00E45F49" w:rsidRDefault="006771EA"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8</w:t>
            </w:r>
            <w:r w:rsidR="000D2A59" w:rsidRPr="00E45F49">
              <w:rPr>
                <w:rFonts w:ascii="ZapfHumnst Dm BT" w:eastAsia="ZapfHumnst Dm BT" w:hAnsi="ZapfHumnst Dm BT" w:cs="ZapfHumnst Dm BT"/>
                <w:sz w:val="24"/>
                <w:szCs w:val="24"/>
              </w:rPr>
              <w:t xml:space="preserve"> cajas</w:t>
            </w:r>
            <w:r w:rsidR="00D87391" w:rsidRPr="0090602D">
              <w:rPr>
                <w:rFonts w:ascii="ZapfHumnst Dm BT" w:eastAsia="ZapfHumnst Dm BT" w:hAnsi="ZapfHumnst Dm BT" w:cs="ZapfHumnst Dm BT"/>
                <w:sz w:val="24"/>
                <w:szCs w:val="24"/>
                <w:vertAlign w:val="superscript"/>
              </w:rPr>
              <w:footnoteReference w:id="4"/>
            </w:r>
          </w:p>
        </w:tc>
      </w:tr>
      <w:tr w:rsidR="00743B0E" w14:paraId="5E11B2DB" w14:textId="77777777" w:rsidTr="00577AC5">
        <w:trPr>
          <w:trHeight w:val="231"/>
        </w:trPr>
        <w:tc>
          <w:tcPr>
            <w:tcW w:w="1129" w:type="dxa"/>
          </w:tcPr>
          <w:p w14:paraId="4120476D" w14:textId="6EDAA810" w:rsidR="00743B0E" w:rsidRPr="00E45F49" w:rsidRDefault="00B40811"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5</w:t>
            </w:r>
          </w:p>
        </w:tc>
        <w:tc>
          <w:tcPr>
            <w:tcW w:w="4678" w:type="dxa"/>
          </w:tcPr>
          <w:p w14:paraId="4ABF6738" w14:textId="7AA0F0F4" w:rsidR="00743B0E" w:rsidRPr="00E45F49" w:rsidRDefault="00D137F2"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Cantidad total de cajas de M1 y M2 utilizadas para producir las maquetas en 1 y 2</w:t>
            </w:r>
          </w:p>
        </w:tc>
        <w:tc>
          <w:tcPr>
            <w:tcW w:w="3114" w:type="dxa"/>
          </w:tcPr>
          <w:p w14:paraId="2BE7AC8E" w14:textId="0EE46F4C" w:rsidR="00743B0E" w:rsidRPr="00E45F49" w:rsidRDefault="00D87391" w:rsidP="00D137F2">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9</w:t>
            </w:r>
          </w:p>
        </w:tc>
      </w:tr>
    </w:tbl>
    <w:p w14:paraId="4F9965E9" w14:textId="1AD9106F" w:rsidR="007A6F00" w:rsidRDefault="007A6F00"/>
    <w:p w14:paraId="6A77B1CC" w14:textId="109E42CE" w:rsidR="00820AFE"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16" w:name="_Toc502342803"/>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2</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Valor máximo de cajas en espera de ser atendidas por la máquina MA1 a lo largo del día</w:t>
      </w:r>
      <w:bookmarkEnd w:id="16"/>
    </w:p>
    <w:p w14:paraId="34D4AFB0" w14:textId="2C20438E" w:rsidR="008A36C6" w:rsidRDefault="00E756AC" w:rsidP="00E45F49">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bido a que la máquina MA1 procesa piezas del material M1 o M2 es</w:t>
      </w:r>
      <w:r w:rsidR="008E0463" w:rsidRPr="00E45F49">
        <w:rPr>
          <w:rFonts w:ascii="ZapfHumnst Dm BT" w:eastAsia="ZapfHumnst Dm BT" w:hAnsi="ZapfHumnst Dm BT" w:cs="ZapfHumnst Dm BT"/>
          <w:sz w:val="24"/>
          <w:szCs w:val="24"/>
        </w:rPr>
        <w:t xml:space="preserve"> </w:t>
      </w:r>
      <w:r w:rsidRPr="00E45F49">
        <w:rPr>
          <w:rFonts w:ascii="ZapfHumnst Dm BT" w:eastAsia="ZapfHumnst Dm BT" w:hAnsi="ZapfHumnst Dm BT" w:cs="ZapfHumnst Dm BT"/>
          <w:sz w:val="24"/>
          <w:szCs w:val="24"/>
        </w:rPr>
        <w:t xml:space="preserve">conveniente indicar </w:t>
      </w:r>
      <w:r w:rsidR="008E0463" w:rsidRPr="00E45F49">
        <w:rPr>
          <w:rFonts w:ascii="ZapfHumnst Dm BT" w:eastAsia="ZapfHumnst Dm BT" w:hAnsi="ZapfHumnst Dm BT" w:cs="ZapfHumnst Dm BT"/>
          <w:sz w:val="24"/>
          <w:szCs w:val="24"/>
        </w:rPr>
        <w:t xml:space="preserve">el máximo número de piezas en espera de ser atendidas. </w:t>
      </w:r>
      <w:r w:rsidR="000E7F37" w:rsidRPr="00E45F49">
        <w:rPr>
          <w:rFonts w:ascii="ZapfHumnst Dm BT" w:eastAsia="ZapfHumnst Dm BT" w:hAnsi="ZapfHumnst Dm BT" w:cs="ZapfHumnst Dm BT"/>
          <w:sz w:val="24"/>
          <w:szCs w:val="24"/>
        </w:rPr>
        <w:t xml:space="preserve"> La Tabla </w:t>
      </w:r>
      <w:r w:rsidR="00C03877" w:rsidRPr="00E45F49">
        <w:rPr>
          <w:rFonts w:ascii="ZapfHumnst Dm BT" w:eastAsia="ZapfHumnst Dm BT" w:hAnsi="ZapfHumnst Dm BT" w:cs="ZapfHumnst Dm BT"/>
          <w:sz w:val="24"/>
          <w:szCs w:val="24"/>
        </w:rPr>
        <w:t xml:space="preserve">10 </w:t>
      </w:r>
      <w:r w:rsidR="008A36C6" w:rsidRPr="00E45F49">
        <w:rPr>
          <w:rFonts w:ascii="ZapfHumnst Dm BT" w:eastAsia="ZapfHumnst Dm BT" w:hAnsi="ZapfHumnst Dm BT" w:cs="ZapfHumnst Dm BT"/>
          <w:sz w:val="24"/>
          <w:szCs w:val="24"/>
        </w:rPr>
        <w:t>responde a esta interrogante</w:t>
      </w:r>
      <w:r w:rsidR="0044707F" w:rsidRPr="0090602D">
        <w:rPr>
          <w:rFonts w:ascii="ZapfHumnst Dm BT" w:eastAsia="ZapfHumnst Dm BT" w:hAnsi="ZapfHumnst Dm BT" w:cs="ZapfHumnst Dm BT"/>
          <w:sz w:val="24"/>
          <w:szCs w:val="24"/>
          <w:vertAlign w:val="superscript"/>
        </w:rPr>
        <w:footnoteReference w:id="5"/>
      </w:r>
      <w:r w:rsidR="008A36C6" w:rsidRPr="00E45F49">
        <w:rPr>
          <w:rFonts w:ascii="ZapfHumnst Dm BT" w:eastAsia="ZapfHumnst Dm BT" w:hAnsi="ZapfHumnst Dm BT" w:cs="ZapfHumnst Dm BT"/>
          <w:sz w:val="24"/>
          <w:szCs w:val="24"/>
        </w:rPr>
        <w:t xml:space="preserve">. </w:t>
      </w:r>
    </w:p>
    <w:p w14:paraId="6CCC761A" w14:textId="1849BEF8" w:rsidR="0090602D" w:rsidRDefault="0090602D" w:rsidP="00E45F49">
      <w:pPr>
        <w:rPr>
          <w:rFonts w:ascii="ZapfHumnst Dm BT" w:eastAsia="ZapfHumnst Dm BT" w:hAnsi="ZapfHumnst Dm BT" w:cs="ZapfHumnst Dm BT"/>
          <w:sz w:val="24"/>
          <w:szCs w:val="24"/>
        </w:rPr>
      </w:pPr>
    </w:p>
    <w:p w14:paraId="602FFFE4" w14:textId="77777777" w:rsidR="0090602D" w:rsidRPr="00E45F49" w:rsidRDefault="0090602D" w:rsidP="00E45F49">
      <w:pPr>
        <w:spacing w:after="0" w:line="240" w:lineRule="auto"/>
        <w:rPr>
          <w:rFonts w:ascii="ZapfHumnst Dm BT" w:eastAsia="ZapfHumnst Dm BT" w:hAnsi="ZapfHumnst Dm BT" w:cs="ZapfHumnst Dm BT"/>
          <w:sz w:val="24"/>
          <w:szCs w:val="24"/>
        </w:rPr>
      </w:pPr>
    </w:p>
    <w:p w14:paraId="6B6F9D26" w14:textId="4C0F1A21" w:rsidR="008A36C6" w:rsidRDefault="008A36C6" w:rsidP="008A36C6">
      <w:pPr>
        <w:pStyle w:val="Descripcin"/>
        <w:keepNext/>
      </w:pPr>
      <w:r>
        <w:lastRenderedPageBreak/>
        <w:t xml:space="preserve">Tabla </w:t>
      </w:r>
      <w:r w:rsidR="00D65C41">
        <w:t>10</w:t>
      </w:r>
      <w:r>
        <w:t>. Estadísticas sobre la cantidad de piezas y cajas en espera de ser atendidas por la máquina MA1</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8A36C6" w14:paraId="050D5F9C" w14:textId="77777777" w:rsidTr="008A36C6">
        <w:trPr>
          <w:trHeight w:val="245"/>
        </w:trPr>
        <w:tc>
          <w:tcPr>
            <w:tcW w:w="1129" w:type="dxa"/>
            <w:shd w:val="clear" w:color="auto" w:fill="2F5496"/>
          </w:tcPr>
          <w:p w14:paraId="670DC900" w14:textId="77777777"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edida</w:t>
            </w:r>
          </w:p>
        </w:tc>
        <w:tc>
          <w:tcPr>
            <w:tcW w:w="4678" w:type="dxa"/>
            <w:shd w:val="clear" w:color="auto" w:fill="2F5496"/>
          </w:tcPr>
          <w:p w14:paraId="16E4FDF0" w14:textId="77777777"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Descripción</w:t>
            </w:r>
          </w:p>
        </w:tc>
        <w:tc>
          <w:tcPr>
            <w:tcW w:w="3114" w:type="dxa"/>
            <w:shd w:val="clear" w:color="auto" w:fill="2F5496"/>
          </w:tcPr>
          <w:p w14:paraId="69EEB11C" w14:textId="77777777"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Valor</w:t>
            </w:r>
          </w:p>
        </w:tc>
      </w:tr>
      <w:tr w:rsidR="008A36C6" w14:paraId="5037177D" w14:textId="77777777" w:rsidTr="008A36C6">
        <w:trPr>
          <w:trHeight w:val="231"/>
        </w:trPr>
        <w:tc>
          <w:tcPr>
            <w:tcW w:w="1129" w:type="dxa"/>
          </w:tcPr>
          <w:p w14:paraId="6D198E61" w14:textId="77777777"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w:t>
            </w:r>
          </w:p>
        </w:tc>
        <w:tc>
          <w:tcPr>
            <w:tcW w:w="4678" w:type="dxa"/>
          </w:tcPr>
          <w:p w14:paraId="08780D9D" w14:textId="34D0AA03"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romedio de piezas en esp</w:t>
            </w:r>
            <w:r w:rsidR="0044707F" w:rsidRPr="00E45F49">
              <w:rPr>
                <w:rFonts w:ascii="ZapfHumnst Dm BT" w:eastAsia="ZapfHumnst Dm BT" w:hAnsi="ZapfHumnst Dm BT" w:cs="ZapfHumnst Dm BT"/>
                <w:sz w:val="24"/>
                <w:szCs w:val="24"/>
              </w:rPr>
              <w:t>era</w:t>
            </w:r>
          </w:p>
        </w:tc>
        <w:tc>
          <w:tcPr>
            <w:tcW w:w="3114" w:type="dxa"/>
          </w:tcPr>
          <w:p w14:paraId="00AEE295" w14:textId="3BBA2065" w:rsidR="008A36C6" w:rsidRPr="00E45F49" w:rsidRDefault="00D05DA7"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6.99 ≈ 47</w:t>
            </w:r>
          </w:p>
        </w:tc>
      </w:tr>
      <w:tr w:rsidR="008A36C6" w14:paraId="3E02B1A5" w14:textId="77777777" w:rsidTr="008A36C6">
        <w:trPr>
          <w:trHeight w:val="245"/>
        </w:trPr>
        <w:tc>
          <w:tcPr>
            <w:tcW w:w="1129" w:type="dxa"/>
          </w:tcPr>
          <w:p w14:paraId="6C8CFA70" w14:textId="77777777"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2</w:t>
            </w:r>
          </w:p>
        </w:tc>
        <w:tc>
          <w:tcPr>
            <w:tcW w:w="4678" w:type="dxa"/>
          </w:tcPr>
          <w:p w14:paraId="777092CB" w14:textId="5D7650B9"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ximo número de piezas en esper</w:t>
            </w:r>
            <w:r w:rsidR="00947B03" w:rsidRPr="00E45F49">
              <w:rPr>
                <w:rFonts w:ascii="ZapfHumnst Dm BT" w:eastAsia="ZapfHumnst Dm BT" w:hAnsi="ZapfHumnst Dm BT" w:cs="ZapfHumnst Dm BT"/>
                <w:sz w:val="24"/>
                <w:szCs w:val="24"/>
              </w:rPr>
              <w:t>a</w:t>
            </w:r>
          </w:p>
        </w:tc>
        <w:tc>
          <w:tcPr>
            <w:tcW w:w="3114" w:type="dxa"/>
          </w:tcPr>
          <w:p w14:paraId="34BC7C8B" w14:textId="3BA76DAD" w:rsidR="008A36C6" w:rsidRPr="00E45F49" w:rsidRDefault="00D05DA7"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128</w:t>
            </w:r>
          </w:p>
        </w:tc>
      </w:tr>
      <w:tr w:rsidR="008A36C6" w14:paraId="5E65721B" w14:textId="77777777" w:rsidTr="008A36C6">
        <w:trPr>
          <w:trHeight w:val="231"/>
        </w:trPr>
        <w:tc>
          <w:tcPr>
            <w:tcW w:w="1129" w:type="dxa"/>
          </w:tcPr>
          <w:p w14:paraId="0865D5EB" w14:textId="77777777"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w:t>
            </w:r>
          </w:p>
        </w:tc>
        <w:tc>
          <w:tcPr>
            <w:tcW w:w="4678" w:type="dxa"/>
          </w:tcPr>
          <w:p w14:paraId="45CC5D15" w14:textId="78D1E859"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Promedio de cajas de material M1 o M2 en espera</w:t>
            </w:r>
          </w:p>
        </w:tc>
        <w:tc>
          <w:tcPr>
            <w:tcW w:w="3114" w:type="dxa"/>
          </w:tcPr>
          <w:p w14:paraId="4C1BB7C2" w14:textId="7C49139D" w:rsidR="008A36C6" w:rsidRPr="00E45F49" w:rsidRDefault="00BB35ED"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12</w:t>
            </w:r>
          </w:p>
        </w:tc>
      </w:tr>
      <w:tr w:rsidR="008A36C6" w14:paraId="62CB43D5" w14:textId="77777777" w:rsidTr="008A36C6">
        <w:trPr>
          <w:trHeight w:val="245"/>
        </w:trPr>
        <w:tc>
          <w:tcPr>
            <w:tcW w:w="1129" w:type="dxa"/>
          </w:tcPr>
          <w:p w14:paraId="74D74D79" w14:textId="77777777"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4</w:t>
            </w:r>
          </w:p>
        </w:tc>
        <w:tc>
          <w:tcPr>
            <w:tcW w:w="4678" w:type="dxa"/>
          </w:tcPr>
          <w:p w14:paraId="02C408BB" w14:textId="1E147B6F" w:rsidR="008A36C6" w:rsidRPr="00E45F49" w:rsidRDefault="008A36C6"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Máximo número de cajas de material M1 o M2 en espera</w:t>
            </w:r>
          </w:p>
        </w:tc>
        <w:tc>
          <w:tcPr>
            <w:tcW w:w="3114" w:type="dxa"/>
          </w:tcPr>
          <w:p w14:paraId="358FA575" w14:textId="78F50B35" w:rsidR="008A36C6" w:rsidRPr="00E45F49" w:rsidRDefault="00A11F90" w:rsidP="008A36C6">
            <w:pPr>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32</w:t>
            </w:r>
          </w:p>
        </w:tc>
      </w:tr>
    </w:tbl>
    <w:p w14:paraId="77A5B3F1" w14:textId="77777777" w:rsidR="008E0463" w:rsidRDefault="008E0463" w:rsidP="00EA19F0"/>
    <w:p w14:paraId="7A2D53D7" w14:textId="07EC6702" w:rsidR="00820AFE" w:rsidRDefault="00806C47" w:rsidP="00820AFE">
      <w:pPr>
        <w:pStyle w:val="Ttulo2"/>
        <w:rPr>
          <w:rFonts w:ascii="ZapfHumnst Dm BT" w:eastAsia="ZapfHumnst Dm BT" w:hAnsi="ZapfHumnst Dm BT" w:cs="ZapfHumnst Dm BT"/>
          <w:b w:val="0"/>
          <w:color w:val="1F497D" w:themeColor="text2"/>
          <w:sz w:val="28"/>
          <w:szCs w:val="28"/>
        </w:rPr>
      </w:pPr>
      <w:bookmarkStart w:id="17" w:name="_Toc502342804"/>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3</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antidad de fallos en la máquina MA1 a lo largo del día</w:t>
      </w:r>
      <w:bookmarkEnd w:id="17"/>
    </w:p>
    <w:p w14:paraId="07562AD4" w14:textId="3A4997CB" w:rsidR="00820AFE" w:rsidRPr="00E45F49" w:rsidRDefault="0021499D" w:rsidP="00E45F49">
      <w:pPr>
        <w:spacing w:after="0" w:line="240"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a máquina MA1 sufrió 10 fallos en el día con un costo de reparación de averías de 50 </w:t>
      </w:r>
      <w:r w:rsidRPr="00E45F49">
        <w:rPr>
          <w:rFonts w:ascii="Arial" w:eastAsia="ZapfHumnst Dm BT" w:hAnsi="Arial" w:cs="Arial"/>
          <w:sz w:val="24"/>
          <w:szCs w:val="24"/>
        </w:rPr>
        <w:t>€</w:t>
      </w:r>
      <w:r w:rsidRPr="00E45F49">
        <w:rPr>
          <w:rFonts w:ascii="ZapfHumnst Dm BT" w:eastAsia="ZapfHumnst Dm BT" w:hAnsi="ZapfHumnst Dm BT" w:cs="ZapfHumnst Dm BT"/>
          <w:sz w:val="24"/>
          <w:szCs w:val="24"/>
        </w:rPr>
        <w:t xml:space="preserve">. </w:t>
      </w:r>
    </w:p>
    <w:p w14:paraId="7642AE15" w14:textId="3A8EE836" w:rsidR="00820AFE" w:rsidRDefault="00806C47" w:rsidP="00820AFE">
      <w:pPr>
        <w:pStyle w:val="Ttulo2"/>
        <w:rPr>
          <w:rFonts w:ascii="ZapfHumnst Dm BT" w:eastAsia="ZapfHumnst Dm BT" w:hAnsi="ZapfHumnst Dm BT" w:cs="ZapfHumnst Dm BT"/>
          <w:b w:val="0"/>
          <w:color w:val="1F497D" w:themeColor="text2"/>
          <w:sz w:val="28"/>
          <w:szCs w:val="28"/>
        </w:rPr>
      </w:pPr>
      <w:bookmarkStart w:id="18" w:name="_Toc502342805"/>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4</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Utilización de la máquina MA2</w:t>
      </w:r>
      <w:bookmarkEnd w:id="18"/>
    </w:p>
    <w:p w14:paraId="0F1A1078" w14:textId="23F0107D" w:rsidR="00532F6A" w:rsidRPr="00E45F49" w:rsidRDefault="00532F6A" w:rsidP="00E45F49">
      <w:pPr>
        <w:spacing w:after="0" w:line="240"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a simulación realizada </w:t>
      </w:r>
      <w:r w:rsidR="00766270" w:rsidRPr="00E45F49">
        <w:rPr>
          <w:rFonts w:ascii="ZapfHumnst Dm BT" w:eastAsia="ZapfHumnst Dm BT" w:hAnsi="ZapfHumnst Dm BT" w:cs="ZapfHumnst Dm BT"/>
          <w:sz w:val="24"/>
          <w:szCs w:val="24"/>
        </w:rPr>
        <w:t xml:space="preserve">con los valores especificados ha revelado un problema. La máquina MA3 </w:t>
      </w:r>
      <w:r w:rsidR="00A76D27" w:rsidRPr="00E45F49">
        <w:rPr>
          <w:rFonts w:ascii="ZapfHumnst Dm BT" w:eastAsia="ZapfHumnst Dm BT" w:hAnsi="ZapfHumnst Dm BT" w:cs="ZapfHumnst Dm BT"/>
          <w:sz w:val="24"/>
          <w:szCs w:val="24"/>
        </w:rPr>
        <w:t xml:space="preserve">casi </w:t>
      </w:r>
      <w:r w:rsidR="00766270" w:rsidRPr="00E45F49">
        <w:rPr>
          <w:rFonts w:ascii="ZapfHumnst Dm BT" w:eastAsia="ZapfHumnst Dm BT" w:hAnsi="ZapfHumnst Dm BT" w:cs="ZapfHumnst Dm BT"/>
          <w:sz w:val="24"/>
          <w:szCs w:val="24"/>
        </w:rPr>
        <w:t xml:space="preserve">no se utiliza. </w:t>
      </w:r>
    </w:p>
    <w:p w14:paraId="5E682F10" w14:textId="7950EDAB" w:rsidR="00766270" w:rsidRPr="00E45F49" w:rsidRDefault="00766270" w:rsidP="00E45F49">
      <w:pPr>
        <w:spacing w:after="0" w:line="240"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La Figura </w:t>
      </w:r>
      <w:r w:rsidR="00D65C41" w:rsidRPr="00E45F49">
        <w:rPr>
          <w:rFonts w:ascii="ZapfHumnst Dm BT" w:eastAsia="ZapfHumnst Dm BT" w:hAnsi="ZapfHumnst Dm BT" w:cs="ZapfHumnst Dm BT"/>
          <w:sz w:val="24"/>
          <w:szCs w:val="24"/>
        </w:rPr>
        <w:t xml:space="preserve">9 </w:t>
      </w:r>
      <w:r w:rsidRPr="00E45F49">
        <w:rPr>
          <w:rFonts w:ascii="ZapfHumnst Dm BT" w:eastAsia="ZapfHumnst Dm BT" w:hAnsi="ZapfHumnst Dm BT" w:cs="ZapfHumnst Dm BT"/>
          <w:sz w:val="24"/>
          <w:szCs w:val="24"/>
        </w:rPr>
        <w:t>muestra una porción de una captura de un reporte de Arena que así lo indica.</w:t>
      </w:r>
    </w:p>
    <w:p w14:paraId="24E53BA0" w14:textId="7A17E00E" w:rsidR="00766270" w:rsidRDefault="00A76D27" w:rsidP="00A76D27">
      <w:pPr>
        <w:keepNext/>
      </w:pPr>
      <w:r>
        <w:rPr>
          <w:noProof/>
        </w:rPr>
        <w:drawing>
          <wp:inline distT="0" distB="0" distL="0" distR="0" wp14:anchorId="00FB7998" wp14:editId="36B23F49">
            <wp:extent cx="5400040" cy="1229995"/>
            <wp:effectExtent l="0" t="0" r="0"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so_OK.JPG"/>
                    <pic:cNvPicPr/>
                  </pic:nvPicPr>
                  <pic:blipFill>
                    <a:blip r:embed="rId24">
                      <a:extLst>
                        <a:ext uri="{28A0092B-C50C-407E-A947-70E740481C1C}">
                          <a14:useLocalDpi xmlns:a14="http://schemas.microsoft.com/office/drawing/2010/main" val="0"/>
                        </a:ext>
                      </a:extLst>
                    </a:blip>
                    <a:stretch>
                      <a:fillRect/>
                    </a:stretch>
                  </pic:blipFill>
                  <pic:spPr>
                    <a:xfrm>
                      <a:off x="0" y="0"/>
                      <a:ext cx="5400040" cy="1229995"/>
                    </a:xfrm>
                    <a:prstGeom prst="rect">
                      <a:avLst/>
                    </a:prstGeom>
                  </pic:spPr>
                </pic:pic>
              </a:graphicData>
            </a:graphic>
          </wp:inline>
        </w:drawing>
      </w:r>
    </w:p>
    <w:p w14:paraId="2FCE4442" w14:textId="59A40812" w:rsidR="00766270" w:rsidRDefault="00766270" w:rsidP="00A76D27">
      <w:pPr>
        <w:pStyle w:val="Descripcin"/>
        <w:jc w:val="center"/>
      </w:pPr>
      <w:bookmarkStart w:id="19" w:name="_Toc502342818"/>
      <w:r>
        <w:t xml:space="preserve">Figura </w:t>
      </w:r>
      <w:r w:rsidR="00393B1F">
        <w:fldChar w:fldCharType="begin"/>
      </w:r>
      <w:r w:rsidR="00393B1F">
        <w:instrText xml:space="preserve"> SEQ Figura \* ARABIC </w:instrText>
      </w:r>
      <w:r w:rsidR="00393B1F">
        <w:fldChar w:fldCharType="separate"/>
      </w:r>
      <w:r w:rsidR="00753B6C">
        <w:rPr>
          <w:noProof/>
        </w:rPr>
        <w:t>9</w:t>
      </w:r>
      <w:r w:rsidR="00393B1F">
        <w:rPr>
          <w:noProof/>
        </w:rPr>
        <w:fldChar w:fldCharType="end"/>
      </w:r>
      <w:r>
        <w:t>. Utilización de las máquinas MA1, MA2, MA3</w:t>
      </w:r>
      <w:bookmarkEnd w:id="19"/>
    </w:p>
    <w:p w14:paraId="45C5546A" w14:textId="24F7136F" w:rsidR="00545D9D" w:rsidRPr="00E45F49" w:rsidRDefault="00766270" w:rsidP="00E45F49">
      <w:pPr>
        <w:spacing w:after="0" w:line="240" w:lineRule="auto"/>
        <w:rPr>
          <w:rFonts w:ascii="ZapfHumnst Dm BT" w:eastAsia="ZapfHumnst Dm BT" w:hAnsi="ZapfHumnst Dm BT" w:cs="ZapfHumnst Dm BT"/>
          <w:sz w:val="24"/>
          <w:szCs w:val="24"/>
        </w:rPr>
      </w:pPr>
      <w:r w:rsidRPr="00E45F49">
        <w:rPr>
          <w:rFonts w:ascii="ZapfHumnst Dm BT" w:eastAsia="ZapfHumnst Dm BT" w:hAnsi="ZapfHumnst Dm BT" w:cs="ZapfHumnst Dm BT"/>
          <w:sz w:val="24"/>
          <w:szCs w:val="24"/>
        </w:rPr>
        <w:t xml:space="preserve">El resultado mostrado es lógico pues el procesamiento de una pieza en MA1 demora 5 minutos y el </w:t>
      </w:r>
      <w:r w:rsidR="00545D9D" w:rsidRPr="00E45F49">
        <w:rPr>
          <w:rFonts w:ascii="ZapfHumnst Dm BT" w:eastAsia="ZapfHumnst Dm BT" w:hAnsi="ZapfHumnst Dm BT" w:cs="ZapfHumnst Dm BT"/>
          <w:sz w:val="24"/>
          <w:szCs w:val="24"/>
        </w:rPr>
        <w:t xml:space="preserve">traslado hasta las máquinas MA2 o MA3 demora entre 60 y 80 segundos con lo cual ya la máquina MA2 que lo más que demoraría normalmente en ejecutar serían 6 minutos (al ejecutar el programa P2) estaría </w:t>
      </w:r>
      <w:r w:rsidR="00A76D27" w:rsidRPr="00E45F49">
        <w:rPr>
          <w:rFonts w:ascii="ZapfHumnst Dm BT" w:eastAsia="ZapfHumnst Dm BT" w:hAnsi="ZapfHumnst Dm BT" w:cs="ZapfHumnst Dm BT"/>
          <w:sz w:val="24"/>
          <w:szCs w:val="24"/>
        </w:rPr>
        <w:t xml:space="preserve">prácticamente </w:t>
      </w:r>
      <w:r w:rsidR="00545D9D" w:rsidRPr="00E45F49">
        <w:rPr>
          <w:rFonts w:ascii="ZapfHumnst Dm BT" w:eastAsia="ZapfHumnst Dm BT" w:hAnsi="ZapfHumnst Dm BT" w:cs="ZapfHumnst Dm BT"/>
          <w:sz w:val="24"/>
          <w:szCs w:val="24"/>
        </w:rPr>
        <w:t xml:space="preserve">libre. Las figuras </w:t>
      </w:r>
      <w:r w:rsidR="00D65C41" w:rsidRPr="00E45F49">
        <w:rPr>
          <w:rFonts w:ascii="ZapfHumnst Dm BT" w:eastAsia="ZapfHumnst Dm BT" w:hAnsi="ZapfHumnst Dm BT" w:cs="ZapfHumnst Dm BT"/>
          <w:sz w:val="24"/>
          <w:szCs w:val="24"/>
        </w:rPr>
        <w:t>10</w:t>
      </w:r>
      <w:r w:rsidR="00D55D26" w:rsidRPr="00E45F49">
        <w:rPr>
          <w:rFonts w:ascii="ZapfHumnst Dm BT" w:eastAsia="ZapfHumnst Dm BT" w:hAnsi="ZapfHumnst Dm BT" w:cs="ZapfHumnst Dm BT"/>
          <w:sz w:val="24"/>
          <w:szCs w:val="24"/>
        </w:rPr>
        <w:t xml:space="preserve">, </w:t>
      </w:r>
      <w:r w:rsidR="00D65C41" w:rsidRPr="00E45F49">
        <w:rPr>
          <w:rFonts w:ascii="ZapfHumnst Dm BT" w:eastAsia="ZapfHumnst Dm BT" w:hAnsi="ZapfHumnst Dm BT" w:cs="ZapfHumnst Dm BT"/>
          <w:sz w:val="24"/>
          <w:szCs w:val="24"/>
        </w:rPr>
        <w:t>11 y 12</w:t>
      </w:r>
      <w:r w:rsidR="00545D9D" w:rsidRPr="00E45F49">
        <w:rPr>
          <w:rFonts w:ascii="ZapfHumnst Dm BT" w:eastAsia="ZapfHumnst Dm BT" w:hAnsi="ZapfHumnst Dm BT" w:cs="ZapfHumnst Dm BT"/>
          <w:sz w:val="24"/>
          <w:szCs w:val="24"/>
        </w:rPr>
        <w:t xml:space="preserve"> muestran la configuración de los módulos de Arena utilizados para modelar el uso de las máquinas MA2 y MA3.</w:t>
      </w:r>
    </w:p>
    <w:p w14:paraId="4EFAB344" w14:textId="1A3A79ED" w:rsidR="00A7718E" w:rsidRDefault="00A76D27" w:rsidP="00A7718E">
      <w:pPr>
        <w:keepNext/>
        <w:jc w:val="center"/>
      </w:pPr>
      <w:r>
        <w:rPr>
          <w:noProof/>
        </w:rPr>
        <w:lastRenderedPageBreak/>
        <w:drawing>
          <wp:inline distT="0" distB="0" distL="0" distR="0" wp14:anchorId="50642947" wp14:editId="082BAD37">
            <wp:extent cx="4248150" cy="42005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cesamiento_MA2_MA3OK.JPG"/>
                    <pic:cNvPicPr/>
                  </pic:nvPicPr>
                  <pic:blipFill>
                    <a:blip r:embed="rId25">
                      <a:extLst>
                        <a:ext uri="{28A0092B-C50C-407E-A947-70E740481C1C}">
                          <a14:useLocalDpi xmlns:a14="http://schemas.microsoft.com/office/drawing/2010/main" val="0"/>
                        </a:ext>
                      </a:extLst>
                    </a:blip>
                    <a:stretch>
                      <a:fillRect/>
                    </a:stretch>
                  </pic:blipFill>
                  <pic:spPr>
                    <a:xfrm>
                      <a:off x="0" y="0"/>
                      <a:ext cx="4248150" cy="4200525"/>
                    </a:xfrm>
                    <a:prstGeom prst="rect">
                      <a:avLst/>
                    </a:prstGeom>
                  </pic:spPr>
                </pic:pic>
              </a:graphicData>
            </a:graphic>
          </wp:inline>
        </w:drawing>
      </w:r>
    </w:p>
    <w:p w14:paraId="72CD912A" w14:textId="4161B796" w:rsidR="00766270" w:rsidRDefault="00A7718E" w:rsidP="00A7718E">
      <w:pPr>
        <w:pStyle w:val="Descripcin"/>
        <w:jc w:val="center"/>
      </w:pPr>
      <w:bookmarkStart w:id="20" w:name="_Toc502342819"/>
      <w:r>
        <w:t xml:space="preserve">Figura </w:t>
      </w:r>
      <w:r w:rsidR="00393B1F">
        <w:fldChar w:fldCharType="begin"/>
      </w:r>
      <w:r w:rsidR="00393B1F">
        <w:instrText xml:space="preserve"> SEQ Figura \* ARABIC </w:instrText>
      </w:r>
      <w:r w:rsidR="00393B1F">
        <w:fldChar w:fldCharType="separate"/>
      </w:r>
      <w:r w:rsidR="00753B6C">
        <w:rPr>
          <w:noProof/>
        </w:rPr>
        <w:t>10</w:t>
      </w:r>
      <w:r w:rsidR="00393B1F">
        <w:rPr>
          <w:noProof/>
        </w:rPr>
        <w:fldChar w:fldCharType="end"/>
      </w:r>
      <w:r>
        <w:t xml:space="preserve">. Configuración del módulo </w:t>
      </w:r>
      <w:r w:rsidR="00143A24">
        <w:t xml:space="preserve">de tipo Process </w:t>
      </w:r>
      <w:r>
        <w:t>que permite pasar una pieza a la máquina MA2 o MA3 libre</w:t>
      </w:r>
      <w:bookmarkEnd w:id="20"/>
    </w:p>
    <w:p w14:paraId="35926B0B" w14:textId="77777777" w:rsidR="00D55D26" w:rsidRDefault="00D55D26" w:rsidP="00D55D26">
      <w:pPr>
        <w:keepNext/>
        <w:jc w:val="center"/>
      </w:pPr>
      <w:r>
        <w:rPr>
          <w:noProof/>
        </w:rPr>
        <w:drawing>
          <wp:inline distT="0" distB="0" distL="0" distR="0" wp14:anchorId="0EB70961" wp14:editId="7797DEC5">
            <wp:extent cx="3400425" cy="20574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ódulo de máquinas MA2 y MA3.JPG"/>
                    <pic:cNvPicPr/>
                  </pic:nvPicPr>
                  <pic:blipFill>
                    <a:blip r:embed="rId26">
                      <a:extLst>
                        <a:ext uri="{28A0092B-C50C-407E-A947-70E740481C1C}">
                          <a14:useLocalDpi xmlns:a14="http://schemas.microsoft.com/office/drawing/2010/main" val="0"/>
                        </a:ext>
                      </a:extLst>
                    </a:blip>
                    <a:stretch>
                      <a:fillRect/>
                    </a:stretch>
                  </pic:blipFill>
                  <pic:spPr>
                    <a:xfrm>
                      <a:off x="0" y="0"/>
                      <a:ext cx="3400425" cy="2057400"/>
                    </a:xfrm>
                    <a:prstGeom prst="rect">
                      <a:avLst/>
                    </a:prstGeom>
                  </pic:spPr>
                </pic:pic>
              </a:graphicData>
            </a:graphic>
          </wp:inline>
        </w:drawing>
      </w:r>
      <w:bookmarkStart w:id="21" w:name="_GoBack"/>
      <w:bookmarkEnd w:id="21"/>
    </w:p>
    <w:p w14:paraId="3C439FC8" w14:textId="614E94E6" w:rsidR="00A7718E" w:rsidRDefault="00D55D26" w:rsidP="00143A24">
      <w:pPr>
        <w:pStyle w:val="Descripcin"/>
        <w:jc w:val="center"/>
      </w:pPr>
      <w:bookmarkStart w:id="22" w:name="_Toc502342820"/>
      <w:r>
        <w:t xml:space="preserve">Figura </w:t>
      </w:r>
      <w:r w:rsidR="00393B1F">
        <w:fldChar w:fldCharType="begin"/>
      </w:r>
      <w:r w:rsidR="00393B1F">
        <w:instrText xml:space="preserve"> SEQ Figura \* ARABIC </w:instrText>
      </w:r>
      <w:r w:rsidR="00393B1F">
        <w:fldChar w:fldCharType="separate"/>
      </w:r>
      <w:r w:rsidR="00753B6C">
        <w:rPr>
          <w:noProof/>
        </w:rPr>
        <w:t>11</w:t>
      </w:r>
      <w:r w:rsidR="00393B1F">
        <w:rPr>
          <w:noProof/>
        </w:rPr>
        <w:fldChar w:fldCharType="end"/>
      </w:r>
      <w:r>
        <w:t>. Configuración de</w:t>
      </w:r>
      <w:r w:rsidR="00143A24">
        <w:t xml:space="preserve"> los recursos en el </w:t>
      </w:r>
      <w:r>
        <w:t>módulo</w:t>
      </w:r>
      <w:r w:rsidR="00143A24">
        <w:t xml:space="preserve"> de tipo Process</w:t>
      </w:r>
      <w:r>
        <w:t xml:space="preserve"> que permite pasar una pieza a la máquina MA2 o MA3 libre</w:t>
      </w:r>
      <w:bookmarkEnd w:id="22"/>
    </w:p>
    <w:p w14:paraId="664522C8" w14:textId="77777777" w:rsidR="00D55D26" w:rsidRDefault="00D55D26" w:rsidP="00D55D26">
      <w:pPr>
        <w:keepNext/>
        <w:jc w:val="center"/>
      </w:pPr>
      <w:r>
        <w:rPr>
          <w:noProof/>
        </w:rPr>
        <w:lastRenderedPageBreak/>
        <w:drawing>
          <wp:inline distT="0" distB="0" distL="0" distR="0" wp14:anchorId="322355AE" wp14:editId="14AB463E">
            <wp:extent cx="4895850" cy="1790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sta.JPG"/>
                    <pic:cNvPicPr/>
                  </pic:nvPicPr>
                  <pic:blipFill>
                    <a:blip r:embed="rId27">
                      <a:extLst>
                        <a:ext uri="{28A0092B-C50C-407E-A947-70E740481C1C}">
                          <a14:useLocalDpi xmlns:a14="http://schemas.microsoft.com/office/drawing/2010/main" val="0"/>
                        </a:ext>
                      </a:extLst>
                    </a:blip>
                    <a:stretch>
                      <a:fillRect/>
                    </a:stretch>
                  </pic:blipFill>
                  <pic:spPr>
                    <a:xfrm>
                      <a:off x="0" y="0"/>
                      <a:ext cx="4895850" cy="1790700"/>
                    </a:xfrm>
                    <a:prstGeom prst="rect">
                      <a:avLst/>
                    </a:prstGeom>
                  </pic:spPr>
                </pic:pic>
              </a:graphicData>
            </a:graphic>
          </wp:inline>
        </w:drawing>
      </w:r>
    </w:p>
    <w:p w14:paraId="62B20A33" w14:textId="4846BC5F" w:rsidR="00D55D26" w:rsidRDefault="00D55D26" w:rsidP="00D55D26">
      <w:pPr>
        <w:pStyle w:val="Descripcin"/>
        <w:jc w:val="center"/>
      </w:pPr>
      <w:bookmarkStart w:id="23" w:name="_Toc502342821"/>
      <w:r>
        <w:t xml:space="preserve">Figura </w:t>
      </w:r>
      <w:r w:rsidR="00393B1F">
        <w:fldChar w:fldCharType="begin"/>
      </w:r>
      <w:r w:rsidR="00393B1F">
        <w:instrText xml:space="preserve"> SEQ Figura \* ARABIC </w:instrText>
      </w:r>
      <w:r w:rsidR="00393B1F">
        <w:fldChar w:fldCharType="separate"/>
      </w:r>
      <w:r w:rsidR="00753B6C">
        <w:rPr>
          <w:noProof/>
        </w:rPr>
        <w:t>12</w:t>
      </w:r>
      <w:r w:rsidR="00393B1F">
        <w:rPr>
          <w:noProof/>
        </w:rPr>
        <w:fldChar w:fldCharType="end"/>
      </w:r>
      <w:r>
        <w:t>. Módulo Available machines</w:t>
      </w:r>
      <w:r w:rsidR="00143A24">
        <w:t xml:space="preserve"> (de tipo Set),</w:t>
      </w:r>
      <w:r>
        <w:t xml:space="preserve"> utilizado para indicar que se utilice la máquina MA2 o MA3 libre</w:t>
      </w:r>
      <w:bookmarkEnd w:id="23"/>
    </w:p>
    <w:p w14:paraId="117912B9" w14:textId="5C12103C" w:rsidR="00141401" w:rsidRDefault="00141401" w:rsidP="00141401">
      <w:pPr>
        <w:pStyle w:val="Descripcin"/>
        <w:keepNext/>
      </w:pPr>
      <w:r>
        <w:t xml:space="preserve">Tabla </w:t>
      </w:r>
      <w:r w:rsidR="00D65C41">
        <w:t>11</w:t>
      </w:r>
      <w:r>
        <w:t>. Estadísticas de utilización de la máquina MA2</w:t>
      </w:r>
    </w:p>
    <w:tbl>
      <w:tblPr>
        <w:tblStyle w:val="a2"/>
        <w:tblW w:w="859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2412"/>
        <w:gridCol w:w="990"/>
        <w:gridCol w:w="4068"/>
      </w:tblGrid>
      <w:tr w:rsidR="00847E35" w14:paraId="2502C5DD" w14:textId="53CA5D57" w:rsidTr="00506255">
        <w:trPr>
          <w:trHeight w:val="237"/>
        </w:trPr>
        <w:tc>
          <w:tcPr>
            <w:tcW w:w="1129" w:type="dxa"/>
            <w:shd w:val="clear" w:color="auto" w:fill="2F5496"/>
          </w:tcPr>
          <w:p w14:paraId="407BE41B" w14:textId="77777777" w:rsidR="00847E35" w:rsidRPr="00B17579" w:rsidRDefault="00847E35"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edida</w:t>
            </w:r>
          </w:p>
        </w:tc>
        <w:tc>
          <w:tcPr>
            <w:tcW w:w="2412" w:type="dxa"/>
            <w:shd w:val="clear" w:color="auto" w:fill="2F5496"/>
          </w:tcPr>
          <w:p w14:paraId="6BEAB5D3" w14:textId="77777777" w:rsidR="00847E35" w:rsidRPr="00B17579" w:rsidRDefault="00847E35"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Descripción</w:t>
            </w:r>
          </w:p>
        </w:tc>
        <w:tc>
          <w:tcPr>
            <w:tcW w:w="990" w:type="dxa"/>
            <w:shd w:val="clear" w:color="auto" w:fill="2F5496"/>
          </w:tcPr>
          <w:p w14:paraId="264E4D93" w14:textId="77777777" w:rsidR="00847E35" w:rsidRPr="00B17579" w:rsidRDefault="00847E35"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Valor</w:t>
            </w:r>
          </w:p>
        </w:tc>
        <w:tc>
          <w:tcPr>
            <w:tcW w:w="4068" w:type="dxa"/>
            <w:shd w:val="clear" w:color="auto" w:fill="2F5496"/>
          </w:tcPr>
          <w:p w14:paraId="156BAA20" w14:textId="2474B138" w:rsidR="00847E35" w:rsidRPr="00B17579" w:rsidRDefault="00540300"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Interpretación del valor</w:t>
            </w:r>
          </w:p>
        </w:tc>
      </w:tr>
      <w:tr w:rsidR="00847E35" w14:paraId="295578D2" w14:textId="5E6A4718" w:rsidTr="00506255">
        <w:trPr>
          <w:trHeight w:val="224"/>
        </w:trPr>
        <w:tc>
          <w:tcPr>
            <w:tcW w:w="1129" w:type="dxa"/>
          </w:tcPr>
          <w:p w14:paraId="766D715E" w14:textId="77777777" w:rsidR="00847E35" w:rsidRPr="00B17579" w:rsidRDefault="00847E35"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1</w:t>
            </w:r>
          </w:p>
        </w:tc>
        <w:tc>
          <w:tcPr>
            <w:tcW w:w="2412" w:type="dxa"/>
          </w:tcPr>
          <w:p w14:paraId="5FA32B4B" w14:textId="0D69E0E1" w:rsidR="00847E35" w:rsidRPr="00B17579" w:rsidRDefault="00847E35"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Valor de utilización de la máquina MA2</w:t>
            </w:r>
          </w:p>
        </w:tc>
        <w:tc>
          <w:tcPr>
            <w:tcW w:w="990" w:type="dxa"/>
          </w:tcPr>
          <w:p w14:paraId="11C0B7BD" w14:textId="4A7C08A9" w:rsidR="00847E35" w:rsidRPr="00B17579" w:rsidRDefault="00847E35"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0.1</w:t>
            </w:r>
            <w:r w:rsidR="00DA1BCF" w:rsidRPr="00B17579">
              <w:rPr>
                <w:rFonts w:ascii="ZapfHumnst Dm BT" w:eastAsia="ZapfHumnst Dm BT" w:hAnsi="ZapfHumnst Dm BT" w:cs="ZapfHumnst Dm BT"/>
                <w:sz w:val="24"/>
                <w:szCs w:val="24"/>
              </w:rPr>
              <w:t>772</w:t>
            </w:r>
          </w:p>
        </w:tc>
        <w:tc>
          <w:tcPr>
            <w:tcW w:w="4068" w:type="dxa"/>
          </w:tcPr>
          <w:p w14:paraId="2E3649C6" w14:textId="4B57B666" w:rsidR="00847E35" w:rsidRPr="00B17579" w:rsidRDefault="00A90ECA" w:rsidP="00A7718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MA2 estuvo utilizándose </w:t>
            </w:r>
            <w:r w:rsidR="005A5683" w:rsidRPr="00B17579">
              <w:rPr>
                <w:rFonts w:ascii="ZapfHumnst Dm BT" w:eastAsia="ZapfHumnst Dm BT" w:hAnsi="ZapfHumnst Dm BT" w:cs="ZapfHumnst Dm BT"/>
                <w:sz w:val="24"/>
                <w:szCs w:val="24"/>
              </w:rPr>
              <w:t>aproximadamente 4,26 horas</w:t>
            </w:r>
          </w:p>
        </w:tc>
      </w:tr>
    </w:tbl>
    <w:p w14:paraId="733243A5" w14:textId="4F038EA9" w:rsidR="007A6A68" w:rsidRDefault="007A6A68" w:rsidP="00820AFE"/>
    <w:p w14:paraId="51823802" w14:textId="22CD8D12" w:rsidR="00820AFE" w:rsidRDefault="00806C47" w:rsidP="00820AFE">
      <w:pPr>
        <w:pStyle w:val="Ttulo2"/>
        <w:rPr>
          <w:rFonts w:ascii="ZapfHumnst Dm BT" w:eastAsia="ZapfHumnst Dm BT" w:hAnsi="ZapfHumnst Dm BT" w:cs="ZapfHumnst Dm BT"/>
          <w:b w:val="0"/>
          <w:color w:val="1F497D" w:themeColor="text2"/>
          <w:sz w:val="28"/>
          <w:szCs w:val="28"/>
        </w:rPr>
      </w:pPr>
      <w:bookmarkStart w:id="24" w:name="_Toc502342806"/>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osto total asociado al procesamiento de la máquina MA3</w:t>
      </w:r>
      <w:bookmarkEnd w:id="24"/>
    </w:p>
    <w:p w14:paraId="1B14BC25" w14:textId="06B618DD" w:rsidR="00974EC5" w:rsidRDefault="00974EC5" w:rsidP="00B17579">
      <w:pPr>
        <w:spacing w:after="0" w:line="240" w:lineRule="auto"/>
        <w:rPr>
          <w:rFonts w:ascii="ZapfHumnst Dm BT" w:eastAsia="ZapfHumnst Dm BT" w:hAnsi="ZapfHumnst Dm BT" w:cs="ZapfHumnst Dm BT"/>
          <w:sz w:val="24"/>
          <w:szCs w:val="24"/>
        </w:rPr>
      </w:pPr>
      <w:r>
        <w:rPr>
          <w:rFonts w:ascii="ZapfHumnst Dm BT" w:eastAsia="ZapfHumnst Dm BT" w:hAnsi="ZapfHumnst Dm BT" w:cs="ZapfHumnst Dm BT"/>
          <w:sz w:val="24"/>
          <w:szCs w:val="24"/>
        </w:rPr>
        <w:t xml:space="preserve">El costo total de la máquina MA3 es de 15,24 </w:t>
      </w:r>
      <w:r>
        <w:rPr>
          <w:rFonts w:ascii="Times New Roman" w:eastAsia="ZapfHumnst Dm BT" w:hAnsi="Times New Roman" w:cs="Times New Roman"/>
          <w:sz w:val="24"/>
          <w:szCs w:val="24"/>
        </w:rPr>
        <w:t>€</w:t>
      </w:r>
      <w:r>
        <w:rPr>
          <w:rFonts w:ascii="ZapfHumnst Dm BT" w:eastAsia="ZapfHumnst Dm BT" w:hAnsi="ZapfHumnst Dm BT" w:cs="ZapfHumnst Dm BT"/>
          <w:sz w:val="24"/>
          <w:szCs w:val="24"/>
        </w:rPr>
        <w:t xml:space="preserve">, de los cuales solamente 0,93 </w:t>
      </w:r>
      <w:r>
        <w:rPr>
          <w:rFonts w:ascii="Times New Roman" w:eastAsia="ZapfHumnst Dm BT" w:hAnsi="Times New Roman" w:cs="Times New Roman"/>
          <w:sz w:val="24"/>
          <w:szCs w:val="24"/>
        </w:rPr>
        <w:t>€</w:t>
      </w:r>
      <w:r>
        <w:rPr>
          <w:rFonts w:ascii="ZapfHumnst Dm BT" w:eastAsia="ZapfHumnst Dm BT" w:hAnsi="ZapfHumnst Dm BT" w:cs="ZapfHumnst Dm BT"/>
          <w:sz w:val="24"/>
          <w:szCs w:val="24"/>
        </w:rPr>
        <w:t xml:space="preserve"> son debido al procesamiento.</w:t>
      </w:r>
    </w:p>
    <w:p w14:paraId="2286A6B9" w14:textId="56BC9108" w:rsidR="00820AFE" w:rsidRPr="00B17579" w:rsidRDefault="003674B8"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La Tabla </w:t>
      </w:r>
      <w:r w:rsidR="00D65C41" w:rsidRPr="00B17579">
        <w:rPr>
          <w:rFonts w:ascii="ZapfHumnst Dm BT" w:eastAsia="ZapfHumnst Dm BT" w:hAnsi="ZapfHumnst Dm BT" w:cs="ZapfHumnst Dm BT"/>
          <w:sz w:val="24"/>
          <w:szCs w:val="24"/>
        </w:rPr>
        <w:t xml:space="preserve">12 </w:t>
      </w:r>
      <w:r w:rsidRPr="00B17579">
        <w:rPr>
          <w:rFonts w:ascii="ZapfHumnst Dm BT" w:eastAsia="ZapfHumnst Dm BT" w:hAnsi="ZapfHumnst Dm BT" w:cs="ZapfHumnst Dm BT"/>
          <w:sz w:val="24"/>
          <w:szCs w:val="24"/>
        </w:rPr>
        <w:t>muestra los diferentes costos de las máquinas MA1, MA2 y MA3.</w:t>
      </w:r>
    </w:p>
    <w:p w14:paraId="1D9C2689" w14:textId="152FF369" w:rsidR="003674B8" w:rsidRDefault="003674B8" w:rsidP="003674B8">
      <w:pPr>
        <w:pStyle w:val="Descripcin"/>
        <w:keepNext/>
      </w:pPr>
      <w:r>
        <w:t xml:space="preserve">Tabla </w:t>
      </w:r>
      <w:r w:rsidR="00D65C41">
        <w:t>12</w:t>
      </w:r>
      <w:r>
        <w:t xml:space="preserve">. Costos asociados a </w:t>
      </w:r>
      <w:r w:rsidR="00D7579B">
        <w:t>las máquinas</w:t>
      </w:r>
      <w:r>
        <w:t xml:space="preserve"> MA1, MA2 y MA3</w:t>
      </w:r>
    </w:p>
    <w:tbl>
      <w:tblPr>
        <w:tblStyle w:val="a2"/>
        <w:tblW w:w="866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97"/>
        <w:gridCol w:w="1476"/>
        <w:gridCol w:w="3796"/>
      </w:tblGrid>
      <w:tr w:rsidR="006A2E5E" w14:paraId="4326AC07" w14:textId="0B4F7D94" w:rsidTr="006A2E5E">
        <w:trPr>
          <w:trHeight w:val="237"/>
        </w:trPr>
        <w:tc>
          <w:tcPr>
            <w:tcW w:w="3397" w:type="dxa"/>
            <w:shd w:val="clear" w:color="auto" w:fill="2F5496"/>
          </w:tcPr>
          <w:p w14:paraId="49D8CD17" w14:textId="1A907173"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Tipo de costo</w:t>
            </w:r>
          </w:p>
        </w:tc>
        <w:tc>
          <w:tcPr>
            <w:tcW w:w="1476" w:type="dxa"/>
            <w:shd w:val="clear" w:color="auto" w:fill="2F5496"/>
          </w:tcPr>
          <w:p w14:paraId="1D40BBC2" w14:textId="6AA3C731"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áquina</w:t>
            </w:r>
          </w:p>
        </w:tc>
        <w:tc>
          <w:tcPr>
            <w:tcW w:w="3796" w:type="dxa"/>
            <w:shd w:val="clear" w:color="auto" w:fill="2F5496"/>
          </w:tcPr>
          <w:p w14:paraId="576FB121" w14:textId="553DA89B"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w:t>
            </w:r>
            <w:r w:rsidRPr="00B17579">
              <w:rPr>
                <w:rFonts w:ascii="Arial" w:eastAsia="ZapfHumnst Dm BT" w:hAnsi="Arial" w:cs="Arial"/>
                <w:sz w:val="24"/>
                <w:szCs w:val="24"/>
              </w:rPr>
              <w:t>€</w:t>
            </w:r>
            <w:r w:rsidRPr="00B17579">
              <w:rPr>
                <w:rFonts w:ascii="ZapfHumnst Dm BT" w:eastAsia="ZapfHumnst Dm BT" w:hAnsi="ZapfHumnst Dm BT" w:cs="ZapfHumnst Dm BT"/>
                <w:sz w:val="24"/>
                <w:szCs w:val="24"/>
              </w:rPr>
              <w:t>)</w:t>
            </w:r>
          </w:p>
        </w:tc>
      </w:tr>
      <w:tr w:rsidR="006A2E5E" w14:paraId="26138D15" w14:textId="0FDBD518" w:rsidTr="006A2E5E">
        <w:trPr>
          <w:trHeight w:val="224"/>
        </w:trPr>
        <w:tc>
          <w:tcPr>
            <w:tcW w:w="3397" w:type="dxa"/>
          </w:tcPr>
          <w:p w14:paraId="3DA26A2D" w14:textId="44985685"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procesamiento</w:t>
            </w:r>
          </w:p>
        </w:tc>
        <w:tc>
          <w:tcPr>
            <w:tcW w:w="1476" w:type="dxa"/>
          </w:tcPr>
          <w:p w14:paraId="1AD00DD3" w14:textId="77D978BF"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1</w:t>
            </w:r>
          </w:p>
        </w:tc>
        <w:tc>
          <w:tcPr>
            <w:tcW w:w="3796" w:type="dxa"/>
          </w:tcPr>
          <w:p w14:paraId="3AAF2A73" w14:textId="016EE5D6"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47,5</w:t>
            </w:r>
          </w:p>
        </w:tc>
      </w:tr>
      <w:tr w:rsidR="006A2E5E" w14:paraId="605E87EE" w14:textId="338A5479" w:rsidTr="006A2E5E">
        <w:trPr>
          <w:trHeight w:val="224"/>
        </w:trPr>
        <w:tc>
          <w:tcPr>
            <w:tcW w:w="3397" w:type="dxa"/>
          </w:tcPr>
          <w:p w14:paraId="21C16A2D" w14:textId="61492479"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reposo</w:t>
            </w:r>
          </w:p>
        </w:tc>
        <w:tc>
          <w:tcPr>
            <w:tcW w:w="1476" w:type="dxa"/>
          </w:tcPr>
          <w:p w14:paraId="14131266" w14:textId="06C302C5"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1</w:t>
            </w:r>
          </w:p>
        </w:tc>
        <w:tc>
          <w:tcPr>
            <w:tcW w:w="3796" w:type="dxa"/>
          </w:tcPr>
          <w:p w14:paraId="3AB5828F" w14:textId="67A3AC75"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6,25</w:t>
            </w:r>
          </w:p>
        </w:tc>
      </w:tr>
      <w:tr w:rsidR="006A2E5E" w14:paraId="3970B16C" w14:textId="2ED7C7E5" w:rsidTr="006A2E5E">
        <w:trPr>
          <w:trHeight w:val="224"/>
        </w:trPr>
        <w:tc>
          <w:tcPr>
            <w:tcW w:w="3397" w:type="dxa"/>
          </w:tcPr>
          <w:p w14:paraId="0AE481C4" w14:textId="411B6B97"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reparaciones de averías</w:t>
            </w:r>
          </w:p>
        </w:tc>
        <w:tc>
          <w:tcPr>
            <w:tcW w:w="1476" w:type="dxa"/>
          </w:tcPr>
          <w:p w14:paraId="7B52E99B" w14:textId="405987B2"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1</w:t>
            </w:r>
          </w:p>
        </w:tc>
        <w:tc>
          <w:tcPr>
            <w:tcW w:w="3796" w:type="dxa"/>
          </w:tcPr>
          <w:p w14:paraId="36D8E25C" w14:textId="148D4599"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50</w:t>
            </w:r>
          </w:p>
        </w:tc>
      </w:tr>
      <w:tr w:rsidR="006A2E5E" w14:paraId="7EEB6D61" w14:textId="77777777" w:rsidTr="006A2E5E">
        <w:trPr>
          <w:trHeight w:val="224"/>
        </w:trPr>
        <w:tc>
          <w:tcPr>
            <w:tcW w:w="3397" w:type="dxa"/>
          </w:tcPr>
          <w:p w14:paraId="1F57355C" w14:textId="416F58D9"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procesamiento</w:t>
            </w:r>
          </w:p>
        </w:tc>
        <w:tc>
          <w:tcPr>
            <w:tcW w:w="1476" w:type="dxa"/>
          </w:tcPr>
          <w:p w14:paraId="6FA6DB6B" w14:textId="40B409BA"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2</w:t>
            </w:r>
          </w:p>
        </w:tc>
        <w:tc>
          <w:tcPr>
            <w:tcW w:w="3796" w:type="dxa"/>
          </w:tcPr>
          <w:p w14:paraId="6F3C7F45" w14:textId="16417BCD"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2</w:t>
            </w:r>
            <w:r w:rsidR="00EF0864" w:rsidRPr="00B17579">
              <w:rPr>
                <w:rFonts w:ascii="ZapfHumnst Dm BT" w:eastAsia="ZapfHumnst Dm BT" w:hAnsi="ZapfHumnst Dm BT" w:cs="ZapfHumnst Dm BT"/>
                <w:sz w:val="24"/>
                <w:szCs w:val="24"/>
              </w:rPr>
              <w:t>1,26</w:t>
            </w:r>
          </w:p>
        </w:tc>
      </w:tr>
      <w:tr w:rsidR="006A2E5E" w14:paraId="63B4FD54" w14:textId="77777777" w:rsidTr="006A2E5E">
        <w:trPr>
          <w:trHeight w:val="224"/>
        </w:trPr>
        <w:tc>
          <w:tcPr>
            <w:tcW w:w="3397" w:type="dxa"/>
          </w:tcPr>
          <w:p w14:paraId="6362F25F" w14:textId="67B05924"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reposo</w:t>
            </w:r>
          </w:p>
        </w:tc>
        <w:tc>
          <w:tcPr>
            <w:tcW w:w="1476" w:type="dxa"/>
          </w:tcPr>
          <w:p w14:paraId="65F913AE" w14:textId="35279377"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2</w:t>
            </w:r>
          </w:p>
        </w:tc>
        <w:tc>
          <w:tcPr>
            <w:tcW w:w="3796" w:type="dxa"/>
          </w:tcPr>
          <w:p w14:paraId="1F74ED01" w14:textId="548D14F3"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19,</w:t>
            </w:r>
            <w:r w:rsidR="00503BA2" w:rsidRPr="00B17579">
              <w:rPr>
                <w:rFonts w:ascii="ZapfHumnst Dm BT" w:eastAsia="ZapfHumnst Dm BT" w:hAnsi="ZapfHumnst Dm BT" w:cs="ZapfHumnst Dm BT"/>
                <w:sz w:val="24"/>
                <w:szCs w:val="24"/>
              </w:rPr>
              <w:t>75</w:t>
            </w:r>
          </w:p>
        </w:tc>
      </w:tr>
      <w:tr w:rsidR="006A2E5E" w14:paraId="6925AF94" w14:textId="77777777" w:rsidTr="006A2E5E">
        <w:trPr>
          <w:trHeight w:val="224"/>
        </w:trPr>
        <w:tc>
          <w:tcPr>
            <w:tcW w:w="3397" w:type="dxa"/>
          </w:tcPr>
          <w:p w14:paraId="00CED0B9" w14:textId="7358B1E3"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reparaciones de averías</w:t>
            </w:r>
          </w:p>
        </w:tc>
        <w:tc>
          <w:tcPr>
            <w:tcW w:w="1476" w:type="dxa"/>
          </w:tcPr>
          <w:p w14:paraId="192A071A" w14:textId="1BB575E3"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2</w:t>
            </w:r>
            <w:r w:rsidR="00503BA2" w:rsidRPr="00B17579">
              <w:rPr>
                <w:rFonts w:ascii="ZapfHumnst Dm BT" w:eastAsia="ZapfHumnst Dm BT" w:hAnsi="ZapfHumnst Dm BT" w:cs="ZapfHumnst Dm BT"/>
                <w:sz w:val="24"/>
                <w:szCs w:val="24"/>
              </w:rPr>
              <w:t xml:space="preserve"> y MA3</w:t>
            </w:r>
          </w:p>
        </w:tc>
        <w:tc>
          <w:tcPr>
            <w:tcW w:w="3796" w:type="dxa"/>
          </w:tcPr>
          <w:p w14:paraId="7C5F2544" w14:textId="307CA523" w:rsidR="006A2E5E" w:rsidRPr="00B17579" w:rsidRDefault="00503BA2"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85</w:t>
            </w:r>
          </w:p>
        </w:tc>
      </w:tr>
      <w:tr w:rsidR="006A2E5E" w14:paraId="0ED6D0DF" w14:textId="77777777" w:rsidTr="006A2E5E">
        <w:trPr>
          <w:trHeight w:val="224"/>
        </w:trPr>
        <w:tc>
          <w:tcPr>
            <w:tcW w:w="3397" w:type="dxa"/>
          </w:tcPr>
          <w:p w14:paraId="666ED508" w14:textId="0CD00EE3"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procesamiento</w:t>
            </w:r>
          </w:p>
        </w:tc>
        <w:tc>
          <w:tcPr>
            <w:tcW w:w="1476" w:type="dxa"/>
          </w:tcPr>
          <w:p w14:paraId="44EF8666" w14:textId="76D1ABB0"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3</w:t>
            </w:r>
          </w:p>
        </w:tc>
        <w:tc>
          <w:tcPr>
            <w:tcW w:w="3796" w:type="dxa"/>
          </w:tcPr>
          <w:p w14:paraId="3403BF83" w14:textId="6FDB5CBA"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0</w:t>
            </w:r>
            <w:r w:rsidR="00503BA2" w:rsidRPr="00B17579">
              <w:rPr>
                <w:rFonts w:ascii="ZapfHumnst Dm BT" w:eastAsia="ZapfHumnst Dm BT" w:hAnsi="ZapfHumnst Dm BT" w:cs="ZapfHumnst Dm BT"/>
                <w:sz w:val="24"/>
                <w:szCs w:val="24"/>
              </w:rPr>
              <w:t>,93</w:t>
            </w:r>
          </w:p>
        </w:tc>
      </w:tr>
      <w:tr w:rsidR="006A2E5E" w14:paraId="1F72C880" w14:textId="77777777" w:rsidTr="006A2E5E">
        <w:trPr>
          <w:trHeight w:val="224"/>
        </w:trPr>
        <w:tc>
          <w:tcPr>
            <w:tcW w:w="3397" w:type="dxa"/>
          </w:tcPr>
          <w:p w14:paraId="593A163B" w14:textId="05636F78"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reposo</w:t>
            </w:r>
          </w:p>
        </w:tc>
        <w:tc>
          <w:tcPr>
            <w:tcW w:w="1476" w:type="dxa"/>
          </w:tcPr>
          <w:p w14:paraId="2473BD36" w14:textId="5E1A198F"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MA3</w:t>
            </w:r>
          </w:p>
        </w:tc>
        <w:tc>
          <w:tcPr>
            <w:tcW w:w="3796" w:type="dxa"/>
          </w:tcPr>
          <w:p w14:paraId="072E8A0D" w14:textId="54A6291F"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14,</w:t>
            </w:r>
            <w:r w:rsidR="00503BA2" w:rsidRPr="00B17579">
              <w:rPr>
                <w:rFonts w:ascii="ZapfHumnst Dm BT" w:eastAsia="ZapfHumnst Dm BT" w:hAnsi="ZapfHumnst Dm BT" w:cs="ZapfHumnst Dm BT"/>
                <w:sz w:val="24"/>
                <w:szCs w:val="24"/>
              </w:rPr>
              <w:t>31</w:t>
            </w:r>
          </w:p>
        </w:tc>
      </w:tr>
      <w:tr w:rsidR="006A2E5E" w14:paraId="6C3F8168" w14:textId="77777777" w:rsidTr="006A2E5E">
        <w:trPr>
          <w:trHeight w:val="224"/>
        </w:trPr>
        <w:tc>
          <w:tcPr>
            <w:tcW w:w="3397" w:type="dxa"/>
          </w:tcPr>
          <w:p w14:paraId="6B812618" w14:textId="32F69002" w:rsidR="006A2E5E" w:rsidRPr="00B17579" w:rsidRDefault="006A2E5E"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Costo total </w:t>
            </w:r>
            <w:r w:rsidR="00503BA2" w:rsidRPr="00B17579">
              <w:rPr>
                <w:rFonts w:ascii="ZapfHumnst Dm BT" w:eastAsia="ZapfHumnst Dm BT" w:hAnsi="ZapfHumnst Dm BT" w:cs="ZapfHumnst Dm BT"/>
                <w:sz w:val="24"/>
                <w:szCs w:val="24"/>
              </w:rPr>
              <w:t>de</w:t>
            </w:r>
            <w:r w:rsidR="00C51D93" w:rsidRPr="00B17579">
              <w:rPr>
                <w:rFonts w:ascii="ZapfHumnst Dm BT" w:eastAsia="ZapfHumnst Dm BT" w:hAnsi="ZapfHumnst Dm BT" w:cs="ZapfHumnst Dm BT"/>
                <w:sz w:val="24"/>
                <w:szCs w:val="24"/>
              </w:rPr>
              <w:t xml:space="preserve"> </w:t>
            </w:r>
            <w:r w:rsidR="00503BA2" w:rsidRPr="00B17579">
              <w:rPr>
                <w:rFonts w:ascii="ZapfHumnst Dm BT" w:eastAsia="ZapfHumnst Dm BT" w:hAnsi="ZapfHumnst Dm BT" w:cs="ZapfHumnst Dm BT"/>
                <w:sz w:val="24"/>
                <w:szCs w:val="24"/>
              </w:rPr>
              <w:t xml:space="preserve">las máquinas </w:t>
            </w:r>
            <w:r w:rsidR="00C51D93" w:rsidRPr="00B17579">
              <w:rPr>
                <w:rFonts w:ascii="ZapfHumnst Dm BT" w:eastAsia="ZapfHumnst Dm BT" w:hAnsi="ZapfHumnst Dm BT" w:cs="ZapfHumnst Dm BT"/>
                <w:sz w:val="24"/>
                <w:szCs w:val="24"/>
              </w:rPr>
              <w:t>MA1, MA2 y MA3</w:t>
            </w:r>
          </w:p>
        </w:tc>
        <w:tc>
          <w:tcPr>
            <w:tcW w:w="1476" w:type="dxa"/>
          </w:tcPr>
          <w:p w14:paraId="549F5589" w14:textId="5D138453" w:rsidR="006A2E5E" w:rsidRPr="00B17579" w:rsidRDefault="00C51D93"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MA1, MA2, </w:t>
            </w:r>
            <w:r w:rsidR="006A2E5E" w:rsidRPr="00B17579">
              <w:rPr>
                <w:rFonts w:ascii="ZapfHumnst Dm BT" w:eastAsia="ZapfHumnst Dm BT" w:hAnsi="ZapfHumnst Dm BT" w:cs="ZapfHumnst Dm BT"/>
                <w:sz w:val="24"/>
                <w:szCs w:val="24"/>
              </w:rPr>
              <w:t>MA3</w:t>
            </w:r>
          </w:p>
        </w:tc>
        <w:tc>
          <w:tcPr>
            <w:tcW w:w="3796" w:type="dxa"/>
          </w:tcPr>
          <w:p w14:paraId="7FA15B7B" w14:textId="4181F2E7" w:rsidR="006A2E5E" w:rsidRPr="00B17579" w:rsidRDefault="00C51D93" w:rsidP="006A2E5E">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245</w:t>
            </w:r>
          </w:p>
        </w:tc>
      </w:tr>
    </w:tbl>
    <w:p w14:paraId="41BB8B19" w14:textId="77777777" w:rsidR="003674B8" w:rsidRDefault="003674B8" w:rsidP="00820AFE"/>
    <w:p w14:paraId="1C4489A7" w14:textId="4983FBA7" w:rsidR="002B129A" w:rsidRDefault="00806C47" w:rsidP="002B129A">
      <w:pPr>
        <w:pStyle w:val="Ttulo2"/>
        <w:rPr>
          <w:rFonts w:ascii="ZapfHumnst Dm BT" w:eastAsia="ZapfHumnst Dm BT" w:hAnsi="ZapfHumnst Dm BT" w:cs="ZapfHumnst Dm BT"/>
          <w:b w:val="0"/>
          <w:color w:val="1F497D" w:themeColor="text2"/>
          <w:sz w:val="28"/>
          <w:szCs w:val="28"/>
        </w:rPr>
      </w:pPr>
      <w:bookmarkStart w:id="25" w:name="_Toc502342807"/>
      <w:r>
        <w:rPr>
          <w:rFonts w:ascii="ZapfHumnst Dm BT" w:eastAsia="ZapfHumnst Dm BT" w:hAnsi="ZapfHumnst Dm BT" w:cs="ZapfHumnst Dm BT"/>
          <w:b w:val="0"/>
          <w:color w:val="1F497D" w:themeColor="text2"/>
          <w:sz w:val="28"/>
          <w:szCs w:val="28"/>
        </w:rPr>
        <w:t>5</w:t>
      </w:r>
      <w:r w:rsidR="002B129A" w:rsidRPr="00820AFE">
        <w:rPr>
          <w:rFonts w:ascii="ZapfHumnst Dm BT" w:eastAsia="ZapfHumnst Dm BT" w:hAnsi="ZapfHumnst Dm BT" w:cs="ZapfHumnst Dm BT"/>
          <w:b w:val="0"/>
          <w:color w:val="1F497D" w:themeColor="text2"/>
          <w:sz w:val="28"/>
          <w:szCs w:val="28"/>
        </w:rPr>
        <w:t>.</w:t>
      </w:r>
      <w:r w:rsidR="002B129A">
        <w:rPr>
          <w:rFonts w:ascii="ZapfHumnst Dm BT" w:eastAsia="ZapfHumnst Dm BT" w:hAnsi="ZapfHumnst Dm BT" w:cs="ZapfHumnst Dm BT"/>
          <w:b w:val="0"/>
          <w:color w:val="1F497D" w:themeColor="text2"/>
          <w:sz w:val="28"/>
          <w:szCs w:val="28"/>
        </w:rPr>
        <w:t>6</w:t>
      </w:r>
      <w:r w:rsidR="002B129A" w:rsidRPr="00820AFE">
        <w:rPr>
          <w:rFonts w:ascii="ZapfHumnst Dm BT" w:eastAsia="ZapfHumnst Dm BT" w:hAnsi="ZapfHumnst Dm BT" w:cs="ZapfHumnst Dm BT"/>
          <w:b w:val="0"/>
          <w:color w:val="1F497D" w:themeColor="text2"/>
          <w:sz w:val="28"/>
          <w:szCs w:val="28"/>
        </w:rPr>
        <w:t xml:space="preserve">. </w:t>
      </w:r>
      <w:r w:rsidR="002B129A">
        <w:rPr>
          <w:rFonts w:ascii="ZapfHumnst Dm BT" w:eastAsia="ZapfHumnst Dm BT" w:hAnsi="ZapfHumnst Dm BT" w:cs="ZapfHumnst Dm BT"/>
          <w:b w:val="0"/>
          <w:color w:val="1F497D" w:themeColor="text2"/>
          <w:sz w:val="28"/>
          <w:szCs w:val="28"/>
        </w:rPr>
        <w:t>Obtención de un beneficio diario del 70% a partir de los precios de venta de las maquetas</w:t>
      </w:r>
      <w:bookmarkEnd w:id="25"/>
    </w:p>
    <w:p w14:paraId="11642171" w14:textId="2CFD80EE" w:rsidR="00EE0F4D" w:rsidRPr="00B17579" w:rsidRDefault="00EE0F4D"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Para poder responder la interrogante resulta necesario conocer el costo total de un día de producción, luego se debe calcular el 70% de dicho costo. El costo total añadido al 70% del costo representan un beneficio del 70% y con este valor es posible calcular el precio unitario que debería tener cada maqueta producida. </w:t>
      </w:r>
    </w:p>
    <w:p w14:paraId="323386EC" w14:textId="764E23B0" w:rsidR="00D97B76" w:rsidRPr="00B17579" w:rsidRDefault="00585CF6"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lastRenderedPageBreak/>
        <w:t xml:space="preserve">Para la simulación realizada el costo diario se muestra en la Tabla </w:t>
      </w:r>
      <w:r w:rsidR="00D65C41" w:rsidRPr="00B17579">
        <w:rPr>
          <w:rFonts w:ascii="ZapfHumnst Dm BT" w:eastAsia="ZapfHumnst Dm BT" w:hAnsi="ZapfHumnst Dm BT" w:cs="ZapfHumnst Dm BT"/>
          <w:sz w:val="24"/>
          <w:szCs w:val="24"/>
        </w:rPr>
        <w:t>13.</w:t>
      </w:r>
    </w:p>
    <w:p w14:paraId="3CAF069A" w14:textId="09A27D40" w:rsidR="00F52FD1" w:rsidRDefault="00F52FD1" w:rsidP="00F52FD1">
      <w:pPr>
        <w:pStyle w:val="Descripcin"/>
        <w:keepNext/>
      </w:pPr>
      <w:r>
        <w:t xml:space="preserve">Tabla </w:t>
      </w:r>
      <w:r w:rsidR="00D65C41">
        <w:t>13</w:t>
      </w:r>
      <w:r>
        <w:t>. Costos diarios de producción</w:t>
      </w:r>
    </w:p>
    <w:tbl>
      <w:tblPr>
        <w:tblStyle w:val="a2"/>
        <w:tblW w:w="849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12"/>
        <w:gridCol w:w="4483"/>
      </w:tblGrid>
      <w:tr w:rsidR="002E798C" w14:paraId="4ED9B3ED" w14:textId="77777777" w:rsidTr="00F52FD1">
        <w:trPr>
          <w:trHeight w:val="262"/>
        </w:trPr>
        <w:tc>
          <w:tcPr>
            <w:tcW w:w="4012" w:type="dxa"/>
            <w:shd w:val="clear" w:color="auto" w:fill="2F5496"/>
          </w:tcPr>
          <w:p w14:paraId="0127BB67" w14:textId="77777777"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Tipo de costo</w:t>
            </w:r>
          </w:p>
        </w:tc>
        <w:tc>
          <w:tcPr>
            <w:tcW w:w="4483" w:type="dxa"/>
            <w:shd w:val="clear" w:color="auto" w:fill="2F5496"/>
          </w:tcPr>
          <w:p w14:paraId="61E2A4D0" w14:textId="77777777"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w:t>
            </w:r>
            <w:r w:rsidRPr="00B17579">
              <w:rPr>
                <w:rFonts w:ascii="Arial" w:eastAsia="ZapfHumnst Dm BT" w:hAnsi="Arial" w:cs="Arial"/>
                <w:sz w:val="24"/>
                <w:szCs w:val="24"/>
              </w:rPr>
              <w:t>€</w:t>
            </w:r>
            <w:r w:rsidRPr="00B17579">
              <w:rPr>
                <w:rFonts w:ascii="ZapfHumnst Dm BT" w:eastAsia="ZapfHumnst Dm BT" w:hAnsi="ZapfHumnst Dm BT" w:cs="ZapfHumnst Dm BT"/>
                <w:sz w:val="24"/>
                <w:szCs w:val="24"/>
              </w:rPr>
              <w:t>)</w:t>
            </w:r>
          </w:p>
        </w:tc>
      </w:tr>
      <w:tr w:rsidR="002E798C" w14:paraId="3F7CCD6A" w14:textId="77777777" w:rsidTr="00F52FD1">
        <w:trPr>
          <w:trHeight w:val="248"/>
        </w:trPr>
        <w:tc>
          <w:tcPr>
            <w:tcW w:w="4012" w:type="dxa"/>
          </w:tcPr>
          <w:p w14:paraId="10D86850" w14:textId="7DEB87A8"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w:t>
            </w:r>
            <w:r w:rsidR="00F52FD1" w:rsidRPr="00B17579">
              <w:rPr>
                <w:rFonts w:ascii="ZapfHumnst Dm BT" w:eastAsia="ZapfHumnst Dm BT" w:hAnsi="ZapfHumnst Dm BT" w:cs="ZapfHumnst Dm BT"/>
                <w:sz w:val="24"/>
                <w:szCs w:val="24"/>
              </w:rPr>
              <w:t xml:space="preserve"> total</w:t>
            </w:r>
            <w:r w:rsidRPr="00B17579">
              <w:rPr>
                <w:rFonts w:ascii="ZapfHumnst Dm BT" w:eastAsia="ZapfHumnst Dm BT" w:hAnsi="ZapfHumnst Dm BT" w:cs="ZapfHumnst Dm BT"/>
                <w:sz w:val="24"/>
                <w:szCs w:val="24"/>
              </w:rPr>
              <w:t xml:space="preserve"> en</w:t>
            </w:r>
            <w:r w:rsidR="00F52FD1" w:rsidRPr="00B17579">
              <w:rPr>
                <w:rFonts w:ascii="ZapfHumnst Dm BT" w:eastAsia="ZapfHumnst Dm BT" w:hAnsi="ZapfHumnst Dm BT" w:cs="ZapfHumnst Dm BT"/>
                <w:sz w:val="24"/>
                <w:szCs w:val="24"/>
              </w:rPr>
              <w:t xml:space="preserve"> máquinas MA1, MA2 y MA3</w:t>
            </w:r>
          </w:p>
        </w:tc>
        <w:tc>
          <w:tcPr>
            <w:tcW w:w="4483" w:type="dxa"/>
          </w:tcPr>
          <w:p w14:paraId="33B19A64" w14:textId="43AADB84" w:rsidR="002E798C" w:rsidRPr="00B17579" w:rsidRDefault="00A337EA"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245</w:t>
            </w:r>
          </w:p>
        </w:tc>
      </w:tr>
      <w:tr w:rsidR="002E798C" w14:paraId="1C97EAA3" w14:textId="77777777" w:rsidTr="00F52FD1">
        <w:trPr>
          <w:trHeight w:val="248"/>
        </w:trPr>
        <w:tc>
          <w:tcPr>
            <w:tcW w:w="4012" w:type="dxa"/>
          </w:tcPr>
          <w:p w14:paraId="31E1223E" w14:textId="085E8955" w:rsidR="002E798C" w:rsidRPr="00B17579" w:rsidRDefault="00F52FD1"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o en operarios</w:t>
            </w:r>
          </w:p>
        </w:tc>
        <w:tc>
          <w:tcPr>
            <w:tcW w:w="4483" w:type="dxa"/>
          </w:tcPr>
          <w:p w14:paraId="764DAAA1" w14:textId="386316B2" w:rsidR="002E798C" w:rsidRPr="00B17579" w:rsidRDefault="00B43142"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840</w:t>
            </w:r>
          </w:p>
        </w:tc>
      </w:tr>
      <w:tr w:rsidR="002E798C" w14:paraId="1D0F1585" w14:textId="77777777" w:rsidTr="00F52FD1">
        <w:trPr>
          <w:trHeight w:val="248"/>
        </w:trPr>
        <w:tc>
          <w:tcPr>
            <w:tcW w:w="4012" w:type="dxa"/>
          </w:tcPr>
          <w:p w14:paraId="0B112458" w14:textId="4B18AAD4"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w:t>
            </w:r>
            <w:r w:rsidR="00F52FD1" w:rsidRPr="00B17579">
              <w:rPr>
                <w:rFonts w:ascii="ZapfHumnst Dm BT" w:eastAsia="ZapfHumnst Dm BT" w:hAnsi="ZapfHumnst Dm BT" w:cs="ZapfHumnst Dm BT"/>
                <w:sz w:val="24"/>
                <w:szCs w:val="24"/>
              </w:rPr>
              <w:t>osto total en materia prima (cajas de materiales M1 y M2)</w:t>
            </w:r>
          </w:p>
        </w:tc>
        <w:tc>
          <w:tcPr>
            <w:tcW w:w="4483" w:type="dxa"/>
          </w:tcPr>
          <w:p w14:paraId="7E019070" w14:textId="1F1331FE" w:rsidR="002E798C" w:rsidRPr="00B17579" w:rsidRDefault="007877BE"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1180</w:t>
            </w:r>
          </w:p>
        </w:tc>
      </w:tr>
      <w:tr w:rsidR="002E798C" w14:paraId="377E21B7" w14:textId="77777777" w:rsidTr="00F52FD1">
        <w:trPr>
          <w:trHeight w:val="248"/>
        </w:trPr>
        <w:tc>
          <w:tcPr>
            <w:tcW w:w="4012" w:type="dxa"/>
          </w:tcPr>
          <w:p w14:paraId="66B95A78" w14:textId="745810B6"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Cost</w:t>
            </w:r>
            <w:r w:rsidR="00F52FD1" w:rsidRPr="00B17579">
              <w:rPr>
                <w:rFonts w:ascii="ZapfHumnst Dm BT" w:eastAsia="ZapfHumnst Dm BT" w:hAnsi="ZapfHumnst Dm BT" w:cs="ZapfHumnst Dm BT"/>
                <w:sz w:val="24"/>
                <w:szCs w:val="24"/>
              </w:rPr>
              <w:t>o total en los robots R1 y R2</w:t>
            </w:r>
          </w:p>
        </w:tc>
        <w:tc>
          <w:tcPr>
            <w:tcW w:w="4483" w:type="dxa"/>
          </w:tcPr>
          <w:p w14:paraId="2EF992B6" w14:textId="1C0094ED" w:rsidR="002E798C" w:rsidRPr="00B17579" w:rsidRDefault="00221F01"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w:t>
            </w:r>
            <w:r w:rsidR="00D35B9D" w:rsidRPr="00B17579">
              <w:rPr>
                <w:rFonts w:ascii="ZapfHumnst Dm BT" w:eastAsia="ZapfHumnst Dm BT" w:hAnsi="ZapfHumnst Dm BT" w:cs="ZapfHumnst Dm BT"/>
                <w:sz w:val="24"/>
                <w:szCs w:val="24"/>
              </w:rPr>
              <w:t xml:space="preserve"> </w:t>
            </w:r>
            <w:r w:rsidR="00E30194" w:rsidRPr="00B17579">
              <w:rPr>
                <w:rFonts w:ascii="ZapfHumnst Dm BT" w:eastAsia="ZapfHumnst Dm BT" w:hAnsi="ZapfHumnst Dm BT" w:cs="ZapfHumnst Dm BT"/>
                <w:sz w:val="24"/>
                <w:szCs w:val="24"/>
              </w:rPr>
              <w:t>2</w:t>
            </w:r>
            <w:r w:rsidR="00C066C0" w:rsidRPr="00B17579">
              <w:rPr>
                <w:rFonts w:ascii="ZapfHumnst Dm BT" w:eastAsia="ZapfHumnst Dm BT" w:hAnsi="ZapfHumnst Dm BT" w:cs="ZapfHumnst Dm BT"/>
                <w:sz w:val="24"/>
                <w:szCs w:val="24"/>
              </w:rPr>
              <w:t>8,32</w:t>
            </w:r>
          </w:p>
        </w:tc>
      </w:tr>
      <w:tr w:rsidR="002E798C" w14:paraId="093C7801" w14:textId="77777777" w:rsidTr="00F52FD1">
        <w:trPr>
          <w:trHeight w:val="248"/>
        </w:trPr>
        <w:tc>
          <w:tcPr>
            <w:tcW w:w="4012" w:type="dxa"/>
          </w:tcPr>
          <w:p w14:paraId="7CE03BE6" w14:textId="1EF4DB6B"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Costo </w:t>
            </w:r>
            <w:r w:rsidR="00F52FD1" w:rsidRPr="00B17579">
              <w:rPr>
                <w:rFonts w:ascii="ZapfHumnst Dm BT" w:eastAsia="ZapfHumnst Dm BT" w:hAnsi="ZapfHumnst Dm BT" w:cs="ZapfHumnst Dm BT"/>
                <w:sz w:val="24"/>
                <w:szCs w:val="24"/>
              </w:rPr>
              <w:t>total en las cintas C1 y C2</w:t>
            </w:r>
            <w:r w:rsidR="009D2F06" w:rsidRPr="0090602D">
              <w:rPr>
                <w:rFonts w:ascii="ZapfHumnst Dm BT" w:eastAsia="ZapfHumnst Dm BT" w:hAnsi="ZapfHumnst Dm BT" w:cs="ZapfHumnst Dm BT"/>
                <w:sz w:val="24"/>
                <w:szCs w:val="24"/>
                <w:vertAlign w:val="superscript"/>
              </w:rPr>
              <w:footnoteReference w:id="6"/>
            </w:r>
          </w:p>
        </w:tc>
        <w:tc>
          <w:tcPr>
            <w:tcW w:w="4483" w:type="dxa"/>
          </w:tcPr>
          <w:p w14:paraId="228FFF28" w14:textId="26D6AD85" w:rsidR="002E798C" w:rsidRPr="00B17579" w:rsidRDefault="00AA465A"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25,62</w:t>
            </w:r>
          </w:p>
        </w:tc>
      </w:tr>
      <w:tr w:rsidR="002E798C" w14:paraId="597264A6" w14:textId="77777777" w:rsidTr="00F52FD1">
        <w:trPr>
          <w:trHeight w:val="248"/>
        </w:trPr>
        <w:tc>
          <w:tcPr>
            <w:tcW w:w="4012" w:type="dxa"/>
          </w:tcPr>
          <w:p w14:paraId="6FD46300" w14:textId="0809E5D6"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Costo </w:t>
            </w:r>
            <w:r w:rsidR="00F52FD1" w:rsidRPr="00B17579">
              <w:rPr>
                <w:rFonts w:ascii="ZapfHumnst Dm BT" w:eastAsia="ZapfHumnst Dm BT" w:hAnsi="ZapfHumnst Dm BT" w:cs="ZapfHumnst Dm BT"/>
                <w:sz w:val="24"/>
                <w:szCs w:val="24"/>
              </w:rPr>
              <w:t>total en el torillo</w:t>
            </w:r>
            <w:r w:rsidR="007E5F75" w:rsidRPr="0090602D">
              <w:rPr>
                <w:rFonts w:ascii="ZapfHumnst Dm BT" w:eastAsia="ZapfHumnst Dm BT" w:hAnsi="ZapfHumnst Dm BT" w:cs="ZapfHumnst Dm BT"/>
                <w:sz w:val="24"/>
                <w:szCs w:val="24"/>
                <w:vertAlign w:val="superscript"/>
              </w:rPr>
              <w:footnoteReference w:id="7"/>
            </w:r>
          </w:p>
        </w:tc>
        <w:tc>
          <w:tcPr>
            <w:tcW w:w="4483" w:type="dxa"/>
          </w:tcPr>
          <w:p w14:paraId="53A0C355" w14:textId="7D9C4DDD" w:rsidR="002E798C" w:rsidRPr="00B17579" w:rsidRDefault="00677715"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2,8</w:t>
            </w:r>
          </w:p>
        </w:tc>
      </w:tr>
      <w:tr w:rsidR="002E798C" w14:paraId="5781DA15" w14:textId="77777777" w:rsidTr="00F52FD1">
        <w:trPr>
          <w:trHeight w:val="248"/>
        </w:trPr>
        <w:tc>
          <w:tcPr>
            <w:tcW w:w="4012" w:type="dxa"/>
          </w:tcPr>
          <w:p w14:paraId="002E28D6" w14:textId="77777777" w:rsidR="002E798C" w:rsidRPr="00B17579" w:rsidRDefault="002E798C"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Costo total </w:t>
            </w:r>
          </w:p>
        </w:tc>
        <w:tc>
          <w:tcPr>
            <w:tcW w:w="4483" w:type="dxa"/>
          </w:tcPr>
          <w:p w14:paraId="2D1D48E2" w14:textId="3886D91D" w:rsidR="002E798C" w:rsidRPr="00B17579" w:rsidRDefault="00046D18" w:rsidP="00C92A47">
            <w:pPr>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2321,74</w:t>
            </w:r>
          </w:p>
        </w:tc>
      </w:tr>
    </w:tbl>
    <w:p w14:paraId="6D1592EE" w14:textId="7414CB03" w:rsidR="002E798C" w:rsidRDefault="002E798C"/>
    <w:p w14:paraId="5CBD312B" w14:textId="7B169931" w:rsidR="00F52FD1" w:rsidRPr="00B17579" w:rsidRDefault="00CA5BD6"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En el ca</w:t>
      </w:r>
      <w:r w:rsidR="00AA465A" w:rsidRPr="00B17579">
        <w:rPr>
          <w:rFonts w:ascii="ZapfHumnst Dm BT" w:eastAsia="ZapfHumnst Dm BT" w:hAnsi="ZapfHumnst Dm BT" w:cs="ZapfHumnst Dm BT"/>
          <w:sz w:val="24"/>
          <w:szCs w:val="24"/>
        </w:rPr>
        <w:t xml:space="preserve">so de la cinta C1 fue usada aproximadamente 7,8 horas mientras que la cinta C2 fue utilizada aproximadamente 0,74 horas. </w:t>
      </w:r>
      <w:r w:rsidR="003A0A09" w:rsidRPr="00B17579">
        <w:rPr>
          <w:rFonts w:ascii="ZapfHumnst Dm BT" w:eastAsia="ZapfHumnst Dm BT" w:hAnsi="ZapfHumnst Dm BT" w:cs="ZapfHumnst Dm BT"/>
          <w:sz w:val="24"/>
          <w:szCs w:val="24"/>
        </w:rPr>
        <w:t xml:space="preserve"> El torillo fue utilizado aproximadamente 0,35 horas (21 minutos)</w:t>
      </w:r>
      <w:r w:rsidR="00677715" w:rsidRPr="00B17579">
        <w:rPr>
          <w:rFonts w:ascii="ZapfHumnst Dm BT" w:eastAsia="ZapfHumnst Dm BT" w:hAnsi="ZapfHumnst Dm BT" w:cs="ZapfHumnst Dm BT"/>
          <w:sz w:val="24"/>
          <w:szCs w:val="24"/>
        </w:rPr>
        <w:t xml:space="preserve"> consumiendo 14 kW</w:t>
      </w:r>
      <w:r w:rsidR="003A0A09" w:rsidRPr="00B17579">
        <w:rPr>
          <w:rFonts w:ascii="ZapfHumnst Dm BT" w:eastAsia="ZapfHumnst Dm BT" w:hAnsi="ZapfHumnst Dm BT" w:cs="ZapfHumnst Dm BT"/>
          <w:sz w:val="24"/>
          <w:szCs w:val="24"/>
        </w:rPr>
        <w:t xml:space="preserve">. </w:t>
      </w:r>
    </w:p>
    <w:p w14:paraId="2CFFDBC5" w14:textId="001A0CAB" w:rsidR="00B710E1" w:rsidRDefault="00B710E1" w:rsidP="00B17579">
      <w:pPr>
        <w:spacing w:after="0" w:line="240" w:lineRule="auto"/>
      </w:pPr>
      <w:r w:rsidRPr="00B17579">
        <w:rPr>
          <w:rFonts w:ascii="ZapfHumnst Dm BT" w:eastAsia="ZapfHumnst Dm BT" w:hAnsi="ZapfHumnst Dm BT" w:cs="ZapfHumnst Dm BT"/>
          <w:sz w:val="24"/>
          <w:szCs w:val="24"/>
        </w:rPr>
        <w:t>Para obtener un beneficio del 70% diario</w:t>
      </w:r>
      <w:r w:rsidR="00AD5288" w:rsidRPr="00B17579">
        <w:rPr>
          <w:rFonts w:ascii="ZapfHumnst Dm BT" w:eastAsia="ZapfHumnst Dm BT" w:hAnsi="ZapfHumnst Dm BT" w:cs="ZapfHumnst Dm BT"/>
          <w:sz w:val="24"/>
          <w:szCs w:val="24"/>
        </w:rPr>
        <w:t xml:space="preserve"> como mínimo</w:t>
      </w:r>
      <w:r w:rsidRPr="00B17579">
        <w:rPr>
          <w:rFonts w:ascii="ZapfHumnst Dm BT" w:eastAsia="ZapfHumnst Dm BT" w:hAnsi="ZapfHumnst Dm BT" w:cs="ZapfHumnst Dm BT"/>
          <w:sz w:val="24"/>
          <w:szCs w:val="24"/>
        </w:rPr>
        <w:t xml:space="preserve"> se deberían vender todas las maquetas producidas </w:t>
      </w:r>
      <w:r w:rsidR="00AD5288" w:rsidRPr="00B17579">
        <w:rPr>
          <w:rFonts w:ascii="ZapfHumnst Dm BT" w:eastAsia="ZapfHumnst Dm BT" w:hAnsi="ZapfHumnst Dm BT" w:cs="ZapfHumnst Dm BT"/>
          <w:sz w:val="24"/>
          <w:szCs w:val="24"/>
        </w:rPr>
        <w:t>(2</w:t>
      </w:r>
      <w:r w:rsidR="00046D18" w:rsidRPr="00B17579">
        <w:rPr>
          <w:rFonts w:ascii="ZapfHumnst Dm BT" w:eastAsia="ZapfHumnst Dm BT" w:hAnsi="ZapfHumnst Dm BT" w:cs="ZapfHumnst Dm BT"/>
          <w:sz w:val="24"/>
          <w:szCs w:val="24"/>
        </w:rPr>
        <w:t>28</w:t>
      </w:r>
      <w:r w:rsidR="00AD5288" w:rsidRPr="00B17579">
        <w:rPr>
          <w:rFonts w:ascii="ZapfHumnst Dm BT" w:eastAsia="ZapfHumnst Dm BT" w:hAnsi="ZapfHumnst Dm BT" w:cs="ZapfHumnst Dm BT"/>
          <w:sz w:val="24"/>
          <w:szCs w:val="24"/>
        </w:rPr>
        <w:t xml:space="preserve"> maquetas en total, de las cuales 72 son de aviones y 156 de coches) </w:t>
      </w:r>
      <w:r w:rsidRPr="00B17579">
        <w:rPr>
          <w:rFonts w:ascii="ZapfHumnst Dm BT" w:eastAsia="ZapfHumnst Dm BT" w:hAnsi="ZapfHumnst Dm BT" w:cs="ZapfHumnst Dm BT"/>
          <w:sz w:val="24"/>
          <w:szCs w:val="24"/>
        </w:rPr>
        <w:t xml:space="preserve">a un precio unitario de </w:t>
      </w:r>
      <w:r w:rsidR="00AD5288" w:rsidRPr="00B17579">
        <w:rPr>
          <w:rFonts w:ascii="ZapfHumnst Dm BT" w:eastAsia="ZapfHumnst Dm BT" w:hAnsi="ZapfHumnst Dm BT" w:cs="ZapfHumnst Dm BT"/>
          <w:sz w:val="24"/>
          <w:szCs w:val="24"/>
        </w:rPr>
        <w:t>1</w:t>
      </w:r>
      <w:r w:rsidR="00046D18" w:rsidRPr="00B17579">
        <w:rPr>
          <w:rFonts w:ascii="ZapfHumnst Dm BT" w:eastAsia="ZapfHumnst Dm BT" w:hAnsi="ZapfHumnst Dm BT" w:cs="ZapfHumnst Dm BT"/>
          <w:sz w:val="24"/>
          <w:szCs w:val="24"/>
        </w:rPr>
        <w:t>7</w:t>
      </w:r>
      <w:r w:rsidR="00AD5288" w:rsidRPr="00B17579">
        <w:rPr>
          <w:rFonts w:ascii="ZapfHumnst Dm BT" w:eastAsia="ZapfHumnst Dm BT" w:hAnsi="ZapfHumnst Dm BT" w:cs="ZapfHumnst Dm BT"/>
          <w:sz w:val="24"/>
          <w:szCs w:val="24"/>
        </w:rPr>
        <w:t>,</w:t>
      </w:r>
      <w:r w:rsidR="00046D18" w:rsidRPr="00B17579">
        <w:rPr>
          <w:rFonts w:ascii="ZapfHumnst Dm BT" w:eastAsia="ZapfHumnst Dm BT" w:hAnsi="ZapfHumnst Dm BT" w:cs="ZapfHumnst Dm BT"/>
          <w:sz w:val="24"/>
          <w:szCs w:val="24"/>
        </w:rPr>
        <w:t>32</w:t>
      </w:r>
      <w:r w:rsidR="00AD5288" w:rsidRPr="00B17579">
        <w:rPr>
          <w:rFonts w:ascii="ZapfHumnst Dm BT" w:eastAsia="ZapfHumnst Dm BT" w:hAnsi="ZapfHumnst Dm BT" w:cs="ZapfHumnst Dm BT"/>
          <w:sz w:val="24"/>
          <w:szCs w:val="24"/>
        </w:rPr>
        <w:t xml:space="preserve"> </w:t>
      </w:r>
      <w:r w:rsidR="00AD5288" w:rsidRPr="00B17579">
        <w:rPr>
          <w:rFonts w:ascii="Arial" w:eastAsia="ZapfHumnst Dm BT" w:hAnsi="Arial" w:cs="Arial"/>
          <w:sz w:val="24"/>
          <w:szCs w:val="24"/>
        </w:rPr>
        <w:t>€</w:t>
      </w:r>
      <w:r w:rsidR="00046D18" w:rsidRPr="00B17579">
        <w:rPr>
          <w:rFonts w:ascii="ZapfHumnst Dm BT" w:eastAsia="ZapfHumnst Dm BT" w:hAnsi="ZapfHumnst Dm BT" w:cs="ZapfHumnst Dm BT"/>
          <w:sz w:val="24"/>
          <w:szCs w:val="24"/>
        </w:rPr>
        <w:t xml:space="preserve"> aproximadamente</w:t>
      </w:r>
      <w:r w:rsidR="00AD5288" w:rsidRPr="00B17579">
        <w:rPr>
          <w:rFonts w:ascii="ZapfHumnst Dm BT" w:eastAsia="ZapfHumnst Dm BT" w:hAnsi="ZapfHumnst Dm BT" w:cs="ZapfHumnst Dm BT"/>
          <w:sz w:val="24"/>
          <w:szCs w:val="24"/>
        </w:rPr>
        <w:t xml:space="preserve">. </w:t>
      </w:r>
    </w:p>
    <w:p w14:paraId="19F61E1C" w14:textId="2BFB7110" w:rsidR="002C282F" w:rsidRDefault="00386795">
      <w:pPr>
        <w:pStyle w:val="Ttulo1"/>
        <w:numPr>
          <w:ilvl w:val="0"/>
          <w:numId w:val="1"/>
        </w:numPr>
        <w:jc w:val="center"/>
        <w:rPr>
          <w:rFonts w:ascii="ZapfHumnst Dm BT" w:eastAsia="ZapfHumnst Dm BT" w:hAnsi="ZapfHumnst Dm BT" w:cs="ZapfHumnst Dm BT"/>
          <w:sz w:val="36"/>
          <w:szCs w:val="36"/>
        </w:rPr>
      </w:pPr>
      <w:bookmarkStart w:id="26" w:name="_Toc502342808"/>
      <w:r>
        <w:rPr>
          <w:rFonts w:ascii="ZapfHumnst Dm BT" w:eastAsia="ZapfHumnst Dm BT" w:hAnsi="ZapfHumnst Dm BT" w:cs="ZapfHumnst Dm BT"/>
          <w:sz w:val="36"/>
          <w:szCs w:val="36"/>
        </w:rPr>
        <w:t>Alternativa de mejora del proceso</w:t>
      </w:r>
      <w:bookmarkEnd w:id="26"/>
    </w:p>
    <w:p w14:paraId="0BE6B18A" w14:textId="77777777" w:rsidR="005051EA" w:rsidRDefault="005051EA" w:rsidP="007A6F00">
      <w:pPr>
        <w:tabs>
          <w:tab w:val="left" w:pos="1150"/>
        </w:tabs>
      </w:pPr>
    </w:p>
    <w:p w14:paraId="1DBF258A" w14:textId="7FC82E34" w:rsidR="002C35CF" w:rsidRPr="00B17579" w:rsidRDefault="002C35CF"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El proceso simulado presenta algunas deficiencias como las siguientes:</w:t>
      </w:r>
    </w:p>
    <w:p w14:paraId="07EE4847" w14:textId="06C0B2A2" w:rsidR="002C35CF" w:rsidRPr="00B17579" w:rsidRDefault="002C35CF" w:rsidP="00B17579">
      <w:pPr>
        <w:pStyle w:val="Prrafodelista"/>
        <w:numPr>
          <w:ilvl w:val="0"/>
          <w:numId w:val="13"/>
        </w:num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Poca utilización de la máquina MA3</w:t>
      </w:r>
    </w:p>
    <w:p w14:paraId="3C8D2843" w14:textId="3D9751C6" w:rsidR="002C35CF" w:rsidRPr="00B17579" w:rsidRDefault="002C35CF" w:rsidP="00B17579">
      <w:pPr>
        <w:pStyle w:val="Prrafodelista"/>
        <w:numPr>
          <w:ilvl w:val="0"/>
          <w:numId w:val="13"/>
        </w:num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Número considerable de maquetas de aviones y coches que permanecen en los almacenes</w:t>
      </w:r>
    </w:p>
    <w:p w14:paraId="517E493B" w14:textId="5B09D3D9" w:rsidR="00F42B8A" w:rsidRPr="00B17579" w:rsidRDefault="00F42B8A" w:rsidP="00B17579">
      <w:pPr>
        <w:pStyle w:val="Prrafodelista"/>
        <w:numPr>
          <w:ilvl w:val="0"/>
          <w:numId w:val="13"/>
        </w:num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Elevado número de piezas en espera de ser procesadas con la máquina MA1</w:t>
      </w:r>
    </w:p>
    <w:p w14:paraId="33942FBE" w14:textId="6CD70D62" w:rsidR="00FF2576" w:rsidRPr="00B17579" w:rsidRDefault="00F42B8A"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Una mejora lógica consiste en</w:t>
      </w:r>
      <w:r w:rsidR="00090F3F" w:rsidRPr="00B17579">
        <w:rPr>
          <w:rFonts w:ascii="ZapfHumnst Dm BT" w:eastAsia="ZapfHumnst Dm BT" w:hAnsi="ZapfHumnst Dm BT" w:cs="ZapfHumnst Dm BT"/>
          <w:sz w:val="24"/>
          <w:szCs w:val="24"/>
        </w:rPr>
        <w:t xml:space="preserve"> incrementar las máquinas que realizan el procesamiento de las piezas. Se propone la compra e instalación de dos máquinas MA4 y MA6 </w:t>
      </w:r>
      <w:r w:rsidR="00FF2576" w:rsidRPr="00B17579">
        <w:rPr>
          <w:rFonts w:ascii="ZapfHumnst Dm BT" w:eastAsia="ZapfHumnst Dm BT" w:hAnsi="ZapfHumnst Dm BT" w:cs="ZapfHumnst Dm BT"/>
          <w:sz w:val="24"/>
          <w:szCs w:val="24"/>
        </w:rPr>
        <w:t xml:space="preserve">con las mismas características de la máquina MA1 para que realicen el procesado inicial de las piezas de material M1 y M2 e incorporar además una máquina MA5 con las mismas características de MA2 para que realice el terminado de las piezas ejecutando el programa P1 o P2. El modelo resultante es muy similar al explicado en la sección Simulación con Arena. La Figura </w:t>
      </w:r>
      <w:r w:rsidR="00D65C41" w:rsidRPr="00B17579">
        <w:rPr>
          <w:rFonts w:ascii="ZapfHumnst Dm BT" w:eastAsia="ZapfHumnst Dm BT" w:hAnsi="ZapfHumnst Dm BT" w:cs="ZapfHumnst Dm BT"/>
          <w:sz w:val="24"/>
          <w:szCs w:val="24"/>
        </w:rPr>
        <w:t>13</w:t>
      </w:r>
      <w:r w:rsidR="00FF2576" w:rsidRPr="00B17579">
        <w:rPr>
          <w:rFonts w:ascii="ZapfHumnst Dm BT" w:eastAsia="ZapfHumnst Dm BT" w:hAnsi="ZapfHumnst Dm BT" w:cs="ZapfHumnst Dm BT"/>
          <w:sz w:val="24"/>
          <w:szCs w:val="24"/>
        </w:rPr>
        <w:t xml:space="preserve"> muestra algunos de los resultados obtenidos al realizar las mejoras.</w:t>
      </w:r>
    </w:p>
    <w:p w14:paraId="5E1F0030" w14:textId="2928CABF" w:rsidR="009A012C" w:rsidRPr="00B17579" w:rsidRDefault="009A012C"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 xml:space="preserve">Como es posible apreciar en la Figura </w:t>
      </w:r>
      <w:r w:rsidR="00D65C41" w:rsidRPr="00B17579">
        <w:rPr>
          <w:rFonts w:ascii="ZapfHumnst Dm BT" w:eastAsia="ZapfHumnst Dm BT" w:hAnsi="ZapfHumnst Dm BT" w:cs="ZapfHumnst Dm BT"/>
          <w:sz w:val="24"/>
          <w:szCs w:val="24"/>
        </w:rPr>
        <w:t xml:space="preserve">13 </w:t>
      </w:r>
      <w:r w:rsidRPr="00B17579">
        <w:rPr>
          <w:rFonts w:ascii="ZapfHumnst Dm BT" w:eastAsia="ZapfHumnst Dm BT" w:hAnsi="ZapfHumnst Dm BT" w:cs="ZapfHumnst Dm BT"/>
          <w:sz w:val="24"/>
          <w:szCs w:val="24"/>
        </w:rPr>
        <w:t>al realizar las mejoras propuestas</w:t>
      </w:r>
      <w:r w:rsidR="00D65C41" w:rsidRPr="00B17579">
        <w:rPr>
          <w:rFonts w:ascii="ZapfHumnst Dm BT" w:eastAsia="ZapfHumnst Dm BT" w:hAnsi="ZapfHumnst Dm BT" w:cs="ZapfHumnst Dm BT"/>
          <w:sz w:val="24"/>
          <w:szCs w:val="24"/>
        </w:rPr>
        <w:t xml:space="preserve"> se obtienen</w:t>
      </w:r>
      <w:r w:rsidRPr="00B17579">
        <w:rPr>
          <w:rFonts w:ascii="ZapfHumnst Dm BT" w:eastAsia="ZapfHumnst Dm BT" w:hAnsi="ZapfHumnst Dm BT" w:cs="ZapfHumnst Dm BT"/>
          <w:sz w:val="24"/>
          <w:szCs w:val="24"/>
        </w:rPr>
        <w:t xml:space="preserve"> los siguientes beneficios:</w:t>
      </w:r>
    </w:p>
    <w:p w14:paraId="4379809F" w14:textId="13C5E164" w:rsidR="009A012C" w:rsidRPr="00B17579" w:rsidRDefault="009A012C" w:rsidP="00B17579">
      <w:pPr>
        <w:pStyle w:val="Prrafodelista"/>
        <w:numPr>
          <w:ilvl w:val="0"/>
          <w:numId w:val="14"/>
        </w:num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Reducción de la cantidad de maquetas que quedan en el almacén (10 maquetas de aviones y 86 de coches)</w:t>
      </w:r>
    </w:p>
    <w:p w14:paraId="18D9E30A" w14:textId="2BAA93A3" w:rsidR="009A012C" w:rsidRPr="00B17579" w:rsidRDefault="004A160E" w:rsidP="00B17579">
      <w:pPr>
        <w:pStyle w:val="Prrafodelista"/>
        <w:numPr>
          <w:ilvl w:val="0"/>
          <w:numId w:val="14"/>
        </w:num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t>Incremento de la cantidad de maquetas que se entregan a los clientes</w:t>
      </w:r>
    </w:p>
    <w:p w14:paraId="49EE9481" w14:textId="74D0EF6B" w:rsidR="00581DCF" w:rsidRPr="00B17579" w:rsidRDefault="00581DCF" w:rsidP="00B17579">
      <w:pPr>
        <w:spacing w:after="0" w:line="240" w:lineRule="auto"/>
        <w:rPr>
          <w:rFonts w:ascii="ZapfHumnst Dm BT" w:eastAsia="ZapfHumnst Dm BT" w:hAnsi="ZapfHumnst Dm BT" w:cs="ZapfHumnst Dm BT"/>
          <w:sz w:val="24"/>
          <w:szCs w:val="24"/>
        </w:rPr>
      </w:pPr>
      <w:r w:rsidRPr="00B17579">
        <w:rPr>
          <w:rFonts w:ascii="ZapfHumnst Dm BT" w:eastAsia="ZapfHumnst Dm BT" w:hAnsi="ZapfHumnst Dm BT" w:cs="ZapfHumnst Dm BT"/>
          <w:sz w:val="24"/>
          <w:szCs w:val="24"/>
        </w:rPr>
        <w:lastRenderedPageBreak/>
        <w:t xml:space="preserve">Además de los beneficios anteriores se debe mencionar que se reduce el número de piezas </w:t>
      </w:r>
      <w:r w:rsidR="007A35F5" w:rsidRPr="00B17579">
        <w:rPr>
          <w:rFonts w:ascii="ZapfHumnst Dm BT" w:eastAsia="ZapfHumnst Dm BT" w:hAnsi="ZapfHumnst Dm BT" w:cs="ZapfHumnst Dm BT"/>
          <w:sz w:val="24"/>
          <w:szCs w:val="24"/>
        </w:rPr>
        <w:t xml:space="preserve">en espera de </w:t>
      </w:r>
      <w:r w:rsidRPr="00B17579">
        <w:rPr>
          <w:rFonts w:ascii="ZapfHumnst Dm BT" w:eastAsia="ZapfHumnst Dm BT" w:hAnsi="ZapfHumnst Dm BT" w:cs="ZapfHumnst Dm BT"/>
          <w:sz w:val="24"/>
          <w:szCs w:val="24"/>
        </w:rPr>
        <w:t>ser procesadas inicialmente de un máximo de 1</w:t>
      </w:r>
      <w:r w:rsidR="007A35F5" w:rsidRPr="00B17579">
        <w:rPr>
          <w:rFonts w:ascii="ZapfHumnst Dm BT" w:eastAsia="ZapfHumnst Dm BT" w:hAnsi="ZapfHumnst Dm BT" w:cs="ZapfHumnst Dm BT"/>
          <w:sz w:val="24"/>
          <w:szCs w:val="24"/>
        </w:rPr>
        <w:t xml:space="preserve">28 piezas a un número máximo de 48. </w:t>
      </w:r>
    </w:p>
    <w:p w14:paraId="0DC759A5" w14:textId="77777777" w:rsidR="004A160E" w:rsidRDefault="004A160E" w:rsidP="00581DCF">
      <w:pPr>
        <w:tabs>
          <w:tab w:val="left" w:pos="1150"/>
        </w:tabs>
      </w:pPr>
    </w:p>
    <w:p w14:paraId="2E4BB3D9" w14:textId="77777777" w:rsidR="009A012C" w:rsidRDefault="009A012C" w:rsidP="009A012C">
      <w:pPr>
        <w:keepNext/>
        <w:tabs>
          <w:tab w:val="left" w:pos="1150"/>
        </w:tabs>
        <w:jc w:val="center"/>
      </w:pPr>
      <w:r>
        <w:rPr>
          <w:noProof/>
        </w:rPr>
        <w:drawing>
          <wp:inline distT="0" distB="0" distL="0" distR="0" wp14:anchorId="731480AE" wp14:editId="25FA356C">
            <wp:extent cx="5400040" cy="21755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ar_interes_al_hacer_mejora.JPG"/>
                    <pic:cNvPicPr/>
                  </pic:nvPicPr>
                  <pic:blipFill>
                    <a:blip r:embed="rId28">
                      <a:extLst>
                        <a:ext uri="{28A0092B-C50C-407E-A947-70E740481C1C}">
                          <a14:useLocalDpi xmlns:a14="http://schemas.microsoft.com/office/drawing/2010/main" val="0"/>
                        </a:ext>
                      </a:extLst>
                    </a:blip>
                    <a:stretch>
                      <a:fillRect/>
                    </a:stretch>
                  </pic:blipFill>
                  <pic:spPr>
                    <a:xfrm>
                      <a:off x="0" y="0"/>
                      <a:ext cx="5400040" cy="2175510"/>
                    </a:xfrm>
                    <a:prstGeom prst="rect">
                      <a:avLst/>
                    </a:prstGeom>
                  </pic:spPr>
                </pic:pic>
              </a:graphicData>
            </a:graphic>
          </wp:inline>
        </w:drawing>
      </w:r>
    </w:p>
    <w:p w14:paraId="293F4B4C" w14:textId="2FF75C2A" w:rsidR="009A012C" w:rsidRDefault="009A012C" w:rsidP="009A012C">
      <w:pPr>
        <w:pStyle w:val="Descripcin"/>
        <w:jc w:val="center"/>
      </w:pPr>
      <w:bookmarkStart w:id="27" w:name="_Toc502342822"/>
      <w:r>
        <w:t xml:space="preserve">Figura </w:t>
      </w:r>
      <w:r w:rsidR="00393B1F">
        <w:fldChar w:fldCharType="begin"/>
      </w:r>
      <w:r w:rsidR="00393B1F">
        <w:instrText xml:space="preserve"> SEQ Figura \* ARABIC </w:instrText>
      </w:r>
      <w:r w:rsidR="00393B1F">
        <w:fldChar w:fldCharType="separate"/>
      </w:r>
      <w:r w:rsidR="00753B6C">
        <w:rPr>
          <w:noProof/>
        </w:rPr>
        <w:t>13</w:t>
      </w:r>
      <w:r w:rsidR="00393B1F">
        <w:rPr>
          <w:noProof/>
        </w:rPr>
        <w:fldChar w:fldCharType="end"/>
      </w:r>
      <w:r>
        <w:t>. Algunos resultados de realizar las mejoras</w:t>
      </w:r>
      <w:bookmarkEnd w:id="27"/>
    </w:p>
    <w:p w14:paraId="552F6CFE" w14:textId="6B22BA23" w:rsidR="00FF2576" w:rsidRDefault="00FF2576" w:rsidP="00F42B8A">
      <w:pPr>
        <w:tabs>
          <w:tab w:val="left" w:pos="1150"/>
        </w:tabs>
      </w:pPr>
      <w:r>
        <w:t xml:space="preserve"> </w:t>
      </w:r>
    </w:p>
    <w:p w14:paraId="616D0DD1" w14:textId="588A709C" w:rsidR="00F42B8A" w:rsidRDefault="00F42B8A" w:rsidP="00F42B8A">
      <w:pPr>
        <w:tabs>
          <w:tab w:val="left" w:pos="1150"/>
        </w:tabs>
        <w:sectPr w:rsidR="00F42B8A" w:rsidSect="00747647">
          <w:headerReference w:type="default" r:id="rId29"/>
          <w:type w:val="continuous"/>
          <w:pgSz w:w="11906" w:h="16838"/>
          <w:pgMar w:top="1417" w:right="1701" w:bottom="1417" w:left="1701" w:header="708" w:footer="708" w:gutter="0"/>
          <w:pgNumType w:start="1"/>
          <w:cols w:space="720"/>
        </w:sectPr>
      </w:pPr>
    </w:p>
    <w:p w14:paraId="6D926CEF" w14:textId="18B6DD70" w:rsidR="002C282F" w:rsidRDefault="00386795">
      <w:pPr>
        <w:pStyle w:val="Ttulo1"/>
        <w:numPr>
          <w:ilvl w:val="0"/>
          <w:numId w:val="1"/>
        </w:numPr>
        <w:jc w:val="center"/>
        <w:rPr>
          <w:rFonts w:ascii="ZapfHumnst Dm BT" w:eastAsia="ZapfHumnst Dm BT" w:hAnsi="ZapfHumnst Dm BT" w:cs="ZapfHumnst Dm BT"/>
          <w:sz w:val="36"/>
          <w:szCs w:val="36"/>
        </w:rPr>
      </w:pPr>
      <w:bookmarkStart w:id="28" w:name="_Toc502342809"/>
      <w:r>
        <w:rPr>
          <w:rFonts w:ascii="ZapfHumnst Dm BT" w:eastAsia="ZapfHumnst Dm BT" w:hAnsi="ZapfHumnst Dm BT" w:cs="ZapfHumnst Dm BT"/>
          <w:sz w:val="36"/>
          <w:szCs w:val="36"/>
        </w:rPr>
        <w:t>Referencias bibliográficas</w:t>
      </w:r>
      <w:bookmarkEnd w:id="28"/>
    </w:p>
    <w:p w14:paraId="3A59C95C" w14:textId="77777777" w:rsidR="00916609" w:rsidRPr="00916609" w:rsidRDefault="00916609" w:rsidP="00916609"/>
    <w:p w14:paraId="580296F9" w14:textId="63CD4530" w:rsidR="00880BC9" w:rsidRPr="00974EC5" w:rsidRDefault="00976D29" w:rsidP="00880BC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Pr>
          <w:rFonts w:ascii="ZapfHumnst Dm BT" w:eastAsia="ZapfHumnst Dm BT" w:hAnsi="ZapfHumnst Dm BT" w:cs="ZapfHumnst Dm BT"/>
          <w:sz w:val="28"/>
          <w:szCs w:val="28"/>
        </w:rPr>
        <w:fldChar w:fldCharType="begin" w:fldLock="1"/>
      </w:r>
      <w:r w:rsidRPr="00ED0CA6">
        <w:rPr>
          <w:rFonts w:ascii="ZapfHumnst Dm BT" w:eastAsia="ZapfHumnst Dm BT" w:hAnsi="ZapfHumnst Dm BT" w:cs="ZapfHumnst Dm BT"/>
          <w:sz w:val="28"/>
          <w:szCs w:val="28"/>
          <w:lang w:val="en-US"/>
        </w:rPr>
        <w:instrText xml:space="preserve">ADDIN Mendeley Bibliography CSL_BIBLIOGRAPHY </w:instrText>
      </w:r>
      <w:r>
        <w:rPr>
          <w:rFonts w:ascii="ZapfHumnst Dm BT" w:eastAsia="ZapfHumnst Dm BT" w:hAnsi="ZapfHumnst Dm BT" w:cs="ZapfHumnst Dm BT"/>
          <w:sz w:val="28"/>
          <w:szCs w:val="28"/>
        </w:rPr>
        <w:fldChar w:fldCharType="separate"/>
      </w:r>
      <w:r w:rsidR="00880BC9" w:rsidRPr="00974EC5">
        <w:rPr>
          <w:rFonts w:ascii="ZapfHumnst Dm BT" w:hAnsi="ZapfHumnst Dm BT" w:cs="Times New Roman"/>
          <w:noProof/>
          <w:sz w:val="28"/>
          <w:szCs w:val="24"/>
          <w:lang w:val="en-US"/>
        </w:rPr>
        <w:t>[1]</w:t>
      </w:r>
      <w:r w:rsidR="00880BC9" w:rsidRPr="00974EC5">
        <w:rPr>
          <w:rFonts w:ascii="ZapfHumnst Dm BT" w:hAnsi="ZapfHumnst Dm BT" w:cs="Times New Roman"/>
          <w:noProof/>
          <w:sz w:val="28"/>
          <w:szCs w:val="24"/>
          <w:lang w:val="en-US"/>
        </w:rPr>
        <w:tab/>
        <w:t>JGraph Ltd, “Draw.io.” [Online]. Available: https://www.draw.io/.</w:t>
      </w:r>
    </w:p>
    <w:p w14:paraId="7666B9C0" w14:textId="77777777" w:rsidR="00880BC9" w:rsidRPr="00974EC5" w:rsidRDefault="00880BC9" w:rsidP="00880BC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974EC5">
        <w:rPr>
          <w:rFonts w:ascii="ZapfHumnst Dm BT" w:hAnsi="ZapfHumnst Dm BT" w:cs="Times New Roman"/>
          <w:noProof/>
          <w:sz w:val="28"/>
          <w:szCs w:val="24"/>
          <w:lang w:val="en-US"/>
        </w:rPr>
        <w:t>[2]</w:t>
      </w:r>
      <w:r w:rsidRPr="00974EC5">
        <w:rPr>
          <w:rFonts w:ascii="ZapfHumnst Dm BT" w:hAnsi="ZapfHumnst Dm BT" w:cs="Times New Roman"/>
          <w:noProof/>
          <w:sz w:val="28"/>
          <w:szCs w:val="24"/>
          <w:lang w:val="en-US"/>
        </w:rPr>
        <w:tab/>
        <w:t>Rockwell Automation, “Arena simulation software,” 2017. [Online]. Available: https://www.arenasimulation.com/simulation-software-download. [Accessed: 26-Dec-2017].</w:t>
      </w:r>
    </w:p>
    <w:p w14:paraId="5DF0FF26" w14:textId="77777777" w:rsidR="00880BC9" w:rsidRPr="00974EC5" w:rsidRDefault="00880BC9" w:rsidP="00880BC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974EC5">
        <w:rPr>
          <w:rFonts w:ascii="ZapfHumnst Dm BT" w:hAnsi="ZapfHumnst Dm BT" w:cs="Times New Roman"/>
          <w:noProof/>
          <w:sz w:val="28"/>
          <w:szCs w:val="24"/>
          <w:lang w:val="en-US"/>
        </w:rPr>
        <w:t>[3]</w:t>
      </w:r>
      <w:r w:rsidRPr="00974EC5">
        <w:rPr>
          <w:rFonts w:ascii="ZapfHumnst Dm BT" w:hAnsi="ZapfHumnst Dm BT" w:cs="Times New Roman"/>
          <w:noProof/>
          <w:sz w:val="28"/>
          <w:szCs w:val="24"/>
          <w:lang w:val="en-US"/>
        </w:rPr>
        <w:tab/>
        <w:t xml:space="preserve">W. D. Kelton, R. P. Sadowsky, and N. B. Zupick, </w:t>
      </w:r>
      <w:r w:rsidRPr="00974EC5">
        <w:rPr>
          <w:rFonts w:ascii="ZapfHumnst Dm BT" w:hAnsi="ZapfHumnst Dm BT" w:cs="Times New Roman"/>
          <w:i/>
          <w:iCs/>
          <w:noProof/>
          <w:sz w:val="28"/>
          <w:szCs w:val="24"/>
          <w:lang w:val="en-US"/>
        </w:rPr>
        <w:t>Simulation with Arena</w:t>
      </w:r>
      <w:r w:rsidRPr="00974EC5">
        <w:rPr>
          <w:rFonts w:ascii="ZapfHumnst Dm BT" w:hAnsi="ZapfHumnst Dm BT" w:cs="Times New Roman"/>
          <w:noProof/>
          <w:sz w:val="28"/>
          <w:szCs w:val="24"/>
          <w:lang w:val="en-US"/>
        </w:rPr>
        <w:t>, Sixth Edit. McGraw-Hill International, 2015.</w:t>
      </w:r>
    </w:p>
    <w:p w14:paraId="01792D26" w14:textId="77777777" w:rsidR="00880BC9" w:rsidRPr="00974EC5" w:rsidRDefault="00880BC9" w:rsidP="00880BC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974EC5">
        <w:rPr>
          <w:rFonts w:ascii="ZapfHumnst Dm BT" w:hAnsi="ZapfHumnst Dm BT" w:cs="Times New Roman"/>
          <w:noProof/>
          <w:sz w:val="28"/>
          <w:szCs w:val="24"/>
          <w:lang w:val="en-US"/>
        </w:rPr>
        <w:t>[4]</w:t>
      </w:r>
      <w:r w:rsidRPr="00974EC5">
        <w:rPr>
          <w:rFonts w:ascii="ZapfHumnst Dm BT" w:hAnsi="ZapfHumnst Dm BT" w:cs="Times New Roman"/>
          <w:noProof/>
          <w:sz w:val="28"/>
          <w:szCs w:val="24"/>
          <w:lang w:val="en-US"/>
        </w:rPr>
        <w:tab/>
        <w:t xml:space="preserve">C. A. Chung, </w:t>
      </w:r>
      <w:r w:rsidRPr="00974EC5">
        <w:rPr>
          <w:rFonts w:ascii="ZapfHumnst Dm BT" w:hAnsi="ZapfHumnst Dm BT" w:cs="Times New Roman"/>
          <w:i/>
          <w:iCs/>
          <w:noProof/>
          <w:sz w:val="28"/>
          <w:szCs w:val="24"/>
          <w:lang w:val="en-US"/>
        </w:rPr>
        <w:t>Simulation modeling handbook: a practical approach</w:t>
      </w:r>
      <w:r w:rsidRPr="00974EC5">
        <w:rPr>
          <w:rFonts w:ascii="ZapfHumnst Dm BT" w:hAnsi="ZapfHumnst Dm BT" w:cs="Times New Roman"/>
          <w:noProof/>
          <w:sz w:val="28"/>
          <w:szCs w:val="24"/>
          <w:lang w:val="en-US"/>
        </w:rPr>
        <w:t>. CRC Press, 2004.</w:t>
      </w:r>
    </w:p>
    <w:p w14:paraId="20C5C434" w14:textId="77777777" w:rsidR="00880BC9" w:rsidRPr="00880BC9" w:rsidRDefault="00880BC9" w:rsidP="00880BC9">
      <w:pPr>
        <w:widowControl w:val="0"/>
        <w:autoSpaceDE w:val="0"/>
        <w:autoSpaceDN w:val="0"/>
        <w:adjustRightInd w:val="0"/>
        <w:spacing w:after="0" w:line="240" w:lineRule="auto"/>
        <w:ind w:left="640" w:hanging="640"/>
        <w:rPr>
          <w:rFonts w:ascii="ZapfHumnst Dm BT" w:hAnsi="ZapfHumnst Dm BT"/>
          <w:noProof/>
          <w:sz w:val="28"/>
        </w:rPr>
      </w:pPr>
      <w:r w:rsidRPr="00974EC5">
        <w:rPr>
          <w:rFonts w:ascii="ZapfHumnst Dm BT" w:hAnsi="ZapfHumnst Dm BT" w:cs="Times New Roman"/>
          <w:noProof/>
          <w:sz w:val="28"/>
          <w:szCs w:val="24"/>
          <w:lang w:val="en-US"/>
        </w:rPr>
        <w:t>[5]</w:t>
      </w:r>
      <w:r w:rsidRPr="00974EC5">
        <w:rPr>
          <w:rFonts w:ascii="ZapfHumnst Dm BT" w:hAnsi="ZapfHumnst Dm BT" w:cs="Times New Roman"/>
          <w:noProof/>
          <w:sz w:val="28"/>
          <w:szCs w:val="24"/>
          <w:lang w:val="en-US"/>
        </w:rPr>
        <w:tab/>
        <w:t xml:space="preserve">Mathworks, </w:t>
      </w:r>
      <w:r w:rsidRPr="00974EC5">
        <w:rPr>
          <w:rFonts w:ascii="ZapfHumnst Dm BT" w:hAnsi="ZapfHumnst Dm BT" w:cs="Times New Roman"/>
          <w:i/>
          <w:iCs/>
          <w:noProof/>
          <w:sz w:val="28"/>
          <w:szCs w:val="24"/>
          <w:lang w:val="en-US"/>
        </w:rPr>
        <w:t>Arena user ’ s guide</w:t>
      </w:r>
      <w:r w:rsidRPr="00974EC5">
        <w:rPr>
          <w:rFonts w:ascii="ZapfHumnst Dm BT" w:hAnsi="ZapfHumnst Dm BT" w:cs="Times New Roman"/>
          <w:noProof/>
          <w:sz w:val="28"/>
          <w:szCs w:val="24"/>
          <w:lang w:val="en-US"/>
        </w:rPr>
        <w:t xml:space="preserve">, no. March. </w:t>
      </w:r>
      <w:r w:rsidRPr="00880BC9">
        <w:rPr>
          <w:rFonts w:ascii="ZapfHumnst Dm BT" w:hAnsi="ZapfHumnst Dm BT" w:cs="Times New Roman"/>
          <w:noProof/>
          <w:sz w:val="28"/>
          <w:szCs w:val="24"/>
        </w:rPr>
        <w:t>2017.</w:t>
      </w:r>
    </w:p>
    <w:p w14:paraId="2569F1C1" w14:textId="0741503C" w:rsidR="002C282F" w:rsidRDefault="00976D29">
      <w:pPr>
        <w:spacing w:after="0"/>
        <w:jc w:val="both"/>
        <w:rPr>
          <w:rFonts w:ascii="ZapfHumnst Dm BT" w:eastAsia="ZapfHumnst Dm BT" w:hAnsi="ZapfHumnst Dm BT" w:cs="ZapfHumnst Dm BT"/>
          <w:sz w:val="28"/>
          <w:szCs w:val="28"/>
        </w:rPr>
      </w:pPr>
      <w:r>
        <w:rPr>
          <w:rFonts w:ascii="ZapfHumnst Dm BT" w:eastAsia="ZapfHumnst Dm BT" w:hAnsi="ZapfHumnst Dm BT" w:cs="ZapfHumnst Dm BT"/>
          <w:sz w:val="28"/>
          <w:szCs w:val="28"/>
        </w:rPr>
        <w:fldChar w:fldCharType="end"/>
      </w:r>
    </w:p>
    <w:sectPr w:rsidR="002C282F">
      <w:type w:val="continuous"/>
      <w:pgSz w:w="11906" w:h="16838"/>
      <w:pgMar w:top="1417" w:right="1701" w:bottom="1417"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A4342" w14:textId="77777777" w:rsidR="00393B1F" w:rsidRDefault="00393B1F">
      <w:pPr>
        <w:spacing w:after="0" w:line="240" w:lineRule="auto"/>
      </w:pPr>
      <w:r>
        <w:separator/>
      </w:r>
    </w:p>
  </w:endnote>
  <w:endnote w:type="continuationSeparator" w:id="0">
    <w:p w14:paraId="48D63A26" w14:textId="77777777" w:rsidR="00393B1F" w:rsidRDefault="00393B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ZapfHumnst Dm BT">
    <w:altName w:val="Calibri"/>
    <w:panose1 w:val="020B0602050508020304"/>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BA6A" w14:textId="77777777" w:rsidR="00FE5E80" w:rsidRDefault="00FE5E80">
    <w:pPr>
      <w:tabs>
        <w:tab w:val="center" w:pos="4252"/>
        <w:tab w:val="right" w:pos="8504"/>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AB20A" w14:textId="77777777" w:rsidR="00FE5E80" w:rsidRDefault="00FE5E80">
    <w:pPr>
      <w:tabs>
        <w:tab w:val="center" w:pos="4252"/>
        <w:tab w:val="right" w:pos="8504"/>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9807939"/>
      <w:docPartObj>
        <w:docPartGallery w:val="Page Numbers (Bottom of Page)"/>
        <w:docPartUnique/>
      </w:docPartObj>
    </w:sdtPr>
    <w:sdtEndPr/>
    <w:sdtContent>
      <w:p w14:paraId="7E6ED390" w14:textId="26697978" w:rsidR="00FE5E80" w:rsidRDefault="00FE5E80">
        <w:pPr>
          <w:pStyle w:val="Piedepgina"/>
          <w:jc w:val="right"/>
        </w:pPr>
        <w:r>
          <w:fldChar w:fldCharType="begin"/>
        </w:r>
        <w:r>
          <w:instrText>PAGE   \* MERGEFORMAT</w:instrText>
        </w:r>
        <w:r>
          <w:fldChar w:fldCharType="separate"/>
        </w:r>
        <w:r w:rsidR="00753B6C">
          <w:rPr>
            <w:noProof/>
          </w:rPr>
          <w:t>21</w:t>
        </w:r>
        <w:r>
          <w:fldChar w:fldCharType="end"/>
        </w:r>
      </w:p>
    </w:sdtContent>
  </w:sdt>
  <w:p w14:paraId="65877368" w14:textId="77777777" w:rsidR="00FE5E80" w:rsidRDefault="00FE5E8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20907" w14:textId="77777777" w:rsidR="00393B1F" w:rsidRDefault="00393B1F">
      <w:pPr>
        <w:spacing w:after="0" w:line="240" w:lineRule="auto"/>
      </w:pPr>
      <w:r>
        <w:separator/>
      </w:r>
    </w:p>
  </w:footnote>
  <w:footnote w:type="continuationSeparator" w:id="0">
    <w:p w14:paraId="0C82B57C" w14:textId="77777777" w:rsidR="00393B1F" w:rsidRDefault="00393B1F">
      <w:pPr>
        <w:spacing w:after="0" w:line="240" w:lineRule="auto"/>
      </w:pPr>
      <w:r>
        <w:continuationSeparator/>
      </w:r>
    </w:p>
  </w:footnote>
  <w:footnote w:id="1">
    <w:p w14:paraId="0777C079" w14:textId="279AFB8A" w:rsidR="00FE5E80" w:rsidRDefault="00FE5E80">
      <w:pPr>
        <w:pStyle w:val="Textonotapie"/>
      </w:pPr>
      <w:r>
        <w:rPr>
          <w:rStyle w:val="Refdenotaalpie"/>
        </w:rPr>
        <w:footnoteRef/>
      </w:r>
      <w:r>
        <w:t xml:space="preserve"> La caja número 8 de M1 no se utilizó completamente</w:t>
      </w:r>
    </w:p>
  </w:footnote>
  <w:footnote w:id="2">
    <w:p w14:paraId="746A29BB" w14:textId="7A9A265B" w:rsidR="00FE5E80" w:rsidRDefault="00FE5E80">
      <w:pPr>
        <w:pStyle w:val="Textonotapie"/>
      </w:pPr>
      <w:r>
        <w:rPr>
          <w:rStyle w:val="Refdenotaalpie"/>
        </w:rPr>
        <w:footnoteRef/>
      </w:r>
      <w:r>
        <w:t xml:space="preserve"> La caja número 22 de M2 no se utilizó completamente</w:t>
      </w:r>
    </w:p>
  </w:footnote>
  <w:footnote w:id="3">
    <w:p w14:paraId="48042E0F" w14:textId="6C67517A" w:rsidR="00FE5E80" w:rsidRDefault="00FE5E80">
      <w:pPr>
        <w:pStyle w:val="Textonotapie"/>
      </w:pPr>
      <w:r>
        <w:rPr>
          <w:rStyle w:val="Refdenotaalpie"/>
        </w:rPr>
        <w:footnoteRef/>
      </w:r>
      <w:r>
        <w:t xml:space="preserve"> La última caja de M1 no fue utilizada completamente</w:t>
      </w:r>
    </w:p>
  </w:footnote>
  <w:footnote w:id="4">
    <w:p w14:paraId="4377AA2E" w14:textId="0E5B4659" w:rsidR="00FE5E80" w:rsidRDefault="00FE5E80">
      <w:pPr>
        <w:pStyle w:val="Textonotapie"/>
      </w:pPr>
      <w:r>
        <w:rPr>
          <w:rStyle w:val="Refdenotaalpie"/>
        </w:rPr>
        <w:footnoteRef/>
      </w:r>
      <w:r>
        <w:t xml:space="preserve"> La última caja de M2 no fue utilizada completamente</w:t>
      </w:r>
    </w:p>
  </w:footnote>
  <w:footnote w:id="5">
    <w:p w14:paraId="02923990" w14:textId="5D881BE8" w:rsidR="00FE5E80" w:rsidRDefault="00FE5E80">
      <w:pPr>
        <w:pStyle w:val="Textonotapie"/>
      </w:pPr>
      <w:r>
        <w:rPr>
          <w:rStyle w:val="Refdenotaalpie"/>
        </w:rPr>
        <w:footnoteRef/>
      </w:r>
      <w:r>
        <w:t xml:space="preserve"> El promedio de piezas en espera y el máximo número de piezas en espera fueron obtenidos de un reporte del software Arena, el resto de las medidas son simplemente calculadas a partir de estas</w:t>
      </w:r>
    </w:p>
  </w:footnote>
  <w:footnote w:id="6">
    <w:p w14:paraId="32925A1C" w14:textId="181F34C9" w:rsidR="00FE5E80" w:rsidRDefault="00FE5E80">
      <w:pPr>
        <w:pStyle w:val="Textonotapie"/>
      </w:pPr>
      <w:r>
        <w:rPr>
          <w:rStyle w:val="Refdenotaalpie"/>
        </w:rPr>
        <w:footnoteRef/>
      </w:r>
      <w:r>
        <w:t xml:space="preserve"> Los costos de las cintas fueron calculados a partir de los máximos valores de utilización de las mismas</w:t>
      </w:r>
    </w:p>
  </w:footnote>
  <w:footnote w:id="7">
    <w:p w14:paraId="7EC30846" w14:textId="1CE02CF2" w:rsidR="00FE5E80" w:rsidRDefault="00FE5E80">
      <w:pPr>
        <w:pStyle w:val="Textonotapie"/>
      </w:pPr>
      <w:r>
        <w:rPr>
          <w:rStyle w:val="Refdenotaalpie"/>
        </w:rPr>
        <w:footnoteRef/>
      </w:r>
      <w:r>
        <w:t xml:space="preserve"> Para el cálculo se ha utilizado el valor medio de utilización obtenido del reporte correspondien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7B7F" w14:textId="77777777" w:rsidR="00FE5E80" w:rsidRDefault="00FE5E80">
    <w:pPr>
      <w:tabs>
        <w:tab w:val="center" w:pos="4252"/>
        <w:tab w:val="right" w:pos="8504"/>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47228" w14:textId="77777777" w:rsidR="00FE5E80" w:rsidRDefault="00FE5E80">
    <w:pPr>
      <w:tabs>
        <w:tab w:val="center" w:pos="4252"/>
        <w:tab w:val="right" w:pos="8504"/>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25126" w14:textId="77777777" w:rsidR="00FE5E80" w:rsidRDefault="00FE5E80">
    <w:pPr>
      <w:tabs>
        <w:tab w:val="center" w:pos="4252"/>
        <w:tab w:val="right" w:pos="8504"/>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D3B9" w14:textId="77777777" w:rsidR="00FE5E80" w:rsidRDefault="00FE5E80">
    <w:pPr>
      <w:tabs>
        <w:tab w:val="center" w:pos="4252"/>
        <w:tab w:val="right" w:pos="8504"/>
      </w:tabs>
      <w:spacing w:after="0" w:line="24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7F579" w14:textId="77777777" w:rsidR="00FE5E80" w:rsidRDefault="00FE5E80">
    <w:pPr>
      <w:tabs>
        <w:tab w:val="center" w:pos="4252"/>
        <w:tab w:val="right" w:pos="85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50212"/>
    <w:multiLevelType w:val="hybridMultilevel"/>
    <w:tmpl w:val="70B409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1319F2"/>
    <w:multiLevelType w:val="hybridMultilevel"/>
    <w:tmpl w:val="38CC5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83C6D5A"/>
    <w:multiLevelType w:val="hybridMultilevel"/>
    <w:tmpl w:val="E468F2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49602F"/>
    <w:multiLevelType w:val="hybridMultilevel"/>
    <w:tmpl w:val="571AF5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BC913FC"/>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21F05C8"/>
    <w:multiLevelType w:val="hybridMultilevel"/>
    <w:tmpl w:val="F624486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E910370"/>
    <w:multiLevelType w:val="hybridMultilevel"/>
    <w:tmpl w:val="015EB2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E947EFB"/>
    <w:multiLevelType w:val="hybridMultilevel"/>
    <w:tmpl w:val="8C786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5FE600C"/>
    <w:multiLevelType w:val="hybridMultilevel"/>
    <w:tmpl w:val="47C250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EF01CB2"/>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3801DBD"/>
    <w:multiLevelType w:val="hybridMultilevel"/>
    <w:tmpl w:val="448C12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7E3636C"/>
    <w:multiLevelType w:val="multilevel"/>
    <w:tmpl w:val="F9480A6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561570"/>
    <w:multiLevelType w:val="hybridMultilevel"/>
    <w:tmpl w:val="414421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D896D5F"/>
    <w:multiLevelType w:val="hybridMultilevel"/>
    <w:tmpl w:val="1A3CE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6"/>
  </w:num>
  <w:num w:numId="4">
    <w:abstractNumId w:val="5"/>
  </w:num>
  <w:num w:numId="5">
    <w:abstractNumId w:val="9"/>
  </w:num>
  <w:num w:numId="6">
    <w:abstractNumId w:val="2"/>
  </w:num>
  <w:num w:numId="7">
    <w:abstractNumId w:val="10"/>
  </w:num>
  <w:num w:numId="8">
    <w:abstractNumId w:val="1"/>
  </w:num>
  <w:num w:numId="9">
    <w:abstractNumId w:val="13"/>
  </w:num>
  <w:num w:numId="10">
    <w:abstractNumId w:val="12"/>
  </w:num>
  <w:num w:numId="11">
    <w:abstractNumId w:val="3"/>
  </w:num>
  <w:num w:numId="12">
    <w:abstractNumId w:val="0"/>
  </w:num>
  <w:num w:numId="13">
    <w:abstractNumId w:val="7"/>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82F"/>
    <w:rsid w:val="00024861"/>
    <w:rsid w:val="00033C70"/>
    <w:rsid w:val="00040ABD"/>
    <w:rsid w:val="000469D5"/>
    <w:rsid w:val="00046D18"/>
    <w:rsid w:val="000639E2"/>
    <w:rsid w:val="00087AC3"/>
    <w:rsid w:val="00090F3F"/>
    <w:rsid w:val="000A3F3A"/>
    <w:rsid w:val="000B2CCD"/>
    <w:rsid w:val="000D0BB1"/>
    <w:rsid w:val="000D2A59"/>
    <w:rsid w:val="000D75BA"/>
    <w:rsid w:val="000E1C8F"/>
    <w:rsid w:val="000E3C04"/>
    <w:rsid w:val="000E7F37"/>
    <w:rsid w:val="00106993"/>
    <w:rsid w:val="00113FDC"/>
    <w:rsid w:val="00117BB2"/>
    <w:rsid w:val="00120513"/>
    <w:rsid w:val="00125DE0"/>
    <w:rsid w:val="00132BAF"/>
    <w:rsid w:val="00141401"/>
    <w:rsid w:val="00143A24"/>
    <w:rsid w:val="001443B3"/>
    <w:rsid w:val="001528B6"/>
    <w:rsid w:val="00162A5F"/>
    <w:rsid w:val="00177A25"/>
    <w:rsid w:val="0019580B"/>
    <w:rsid w:val="001A0807"/>
    <w:rsid w:val="001A6ED0"/>
    <w:rsid w:val="001B008E"/>
    <w:rsid w:val="001C1198"/>
    <w:rsid w:val="00212D9F"/>
    <w:rsid w:val="0021499D"/>
    <w:rsid w:val="00221F01"/>
    <w:rsid w:val="00241176"/>
    <w:rsid w:val="002743C4"/>
    <w:rsid w:val="002A7A4A"/>
    <w:rsid w:val="002B0385"/>
    <w:rsid w:val="002B129A"/>
    <w:rsid w:val="002B13B6"/>
    <w:rsid w:val="002B177E"/>
    <w:rsid w:val="002C1FBE"/>
    <w:rsid w:val="002C282F"/>
    <w:rsid w:val="002C35CF"/>
    <w:rsid w:val="002E1E63"/>
    <w:rsid w:val="002E798C"/>
    <w:rsid w:val="00314E13"/>
    <w:rsid w:val="003250D5"/>
    <w:rsid w:val="00340D9F"/>
    <w:rsid w:val="00353F6D"/>
    <w:rsid w:val="00363B9F"/>
    <w:rsid w:val="003674B8"/>
    <w:rsid w:val="00386795"/>
    <w:rsid w:val="00393B1F"/>
    <w:rsid w:val="003A0A09"/>
    <w:rsid w:val="003A3620"/>
    <w:rsid w:val="003C2AAC"/>
    <w:rsid w:val="003D70D1"/>
    <w:rsid w:val="003F1E73"/>
    <w:rsid w:val="004243B8"/>
    <w:rsid w:val="00436D05"/>
    <w:rsid w:val="0044185B"/>
    <w:rsid w:val="0044707F"/>
    <w:rsid w:val="004659FA"/>
    <w:rsid w:val="00477FE8"/>
    <w:rsid w:val="004814AC"/>
    <w:rsid w:val="00486EAA"/>
    <w:rsid w:val="004A160E"/>
    <w:rsid w:val="004C1E72"/>
    <w:rsid w:val="004D47D6"/>
    <w:rsid w:val="004E4645"/>
    <w:rsid w:val="004E696A"/>
    <w:rsid w:val="005032F3"/>
    <w:rsid w:val="00503BA2"/>
    <w:rsid w:val="005051EA"/>
    <w:rsid w:val="00506255"/>
    <w:rsid w:val="00513D2D"/>
    <w:rsid w:val="005228A7"/>
    <w:rsid w:val="00532F6A"/>
    <w:rsid w:val="00537B5E"/>
    <w:rsid w:val="00540300"/>
    <w:rsid w:val="00540544"/>
    <w:rsid w:val="00540B6C"/>
    <w:rsid w:val="0054374C"/>
    <w:rsid w:val="00545D9D"/>
    <w:rsid w:val="00560FF2"/>
    <w:rsid w:val="0056728C"/>
    <w:rsid w:val="00577AC5"/>
    <w:rsid w:val="00581DCF"/>
    <w:rsid w:val="00585CF6"/>
    <w:rsid w:val="005A5683"/>
    <w:rsid w:val="005A7F91"/>
    <w:rsid w:val="005B04DE"/>
    <w:rsid w:val="005C00CB"/>
    <w:rsid w:val="005C3578"/>
    <w:rsid w:val="005D2110"/>
    <w:rsid w:val="005F624D"/>
    <w:rsid w:val="00603072"/>
    <w:rsid w:val="00603770"/>
    <w:rsid w:val="00611737"/>
    <w:rsid w:val="00615E6B"/>
    <w:rsid w:val="0063256C"/>
    <w:rsid w:val="00636AA3"/>
    <w:rsid w:val="00640DB3"/>
    <w:rsid w:val="00641B70"/>
    <w:rsid w:val="0064399B"/>
    <w:rsid w:val="00653D38"/>
    <w:rsid w:val="00653E18"/>
    <w:rsid w:val="00661650"/>
    <w:rsid w:val="00674AD9"/>
    <w:rsid w:val="00674B46"/>
    <w:rsid w:val="006771EA"/>
    <w:rsid w:val="00677715"/>
    <w:rsid w:val="00680622"/>
    <w:rsid w:val="00692B7C"/>
    <w:rsid w:val="006A2E5E"/>
    <w:rsid w:val="006A64C7"/>
    <w:rsid w:val="006B4DAC"/>
    <w:rsid w:val="006C7448"/>
    <w:rsid w:val="006D7474"/>
    <w:rsid w:val="006E2E38"/>
    <w:rsid w:val="006F5D4A"/>
    <w:rsid w:val="00700A44"/>
    <w:rsid w:val="0071157E"/>
    <w:rsid w:val="007230D6"/>
    <w:rsid w:val="0073690C"/>
    <w:rsid w:val="00743B0E"/>
    <w:rsid w:val="00747647"/>
    <w:rsid w:val="00753B6C"/>
    <w:rsid w:val="00766270"/>
    <w:rsid w:val="00785C42"/>
    <w:rsid w:val="007877BE"/>
    <w:rsid w:val="007A35F5"/>
    <w:rsid w:val="007A6A68"/>
    <w:rsid w:val="007A6F00"/>
    <w:rsid w:val="007D4A4D"/>
    <w:rsid w:val="007D7FD9"/>
    <w:rsid w:val="007E5F75"/>
    <w:rsid w:val="007F6C2C"/>
    <w:rsid w:val="007F6F16"/>
    <w:rsid w:val="00800435"/>
    <w:rsid w:val="00800728"/>
    <w:rsid w:val="00806C47"/>
    <w:rsid w:val="008130C0"/>
    <w:rsid w:val="00813C2A"/>
    <w:rsid w:val="00814420"/>
    <w:rsid w:val="00820AFE"/>
    <w:rsid w:val="00823CC3"/>
    <w:rsid w:val="00823DC3"/>
    <w:rsid w:val="008478C0"/>
    <w:rsid w:val="00847E35"/>
    <w:rsid w:val="00874EA5"/>
    <w:rsid w:val="00880BC9"/>
    <w:rsid w:val="008918A9"/>
    <w:rsid w:val="008927CF"/>
    <w:rsid w:val="008932AC"/>
    <w:rsid w:val="00896C76"/>
    <w:rsid w:val="008A36C6"/>
    <w:rsid w:val="008B660C"/>
    <w:rsid w:val="008D43B1"/>
    <w:rsid w:val="008D44C5"/>
    <w:rsid w:val="008E0463"/>
    <w:rsid w:val="008E4192"/>
    <w:rsid w:val="008F27A0"/>
    <w:rsid w:val="00904B91"/>
    <w:rsid w:val="0090602D"/>
    <w:rsid w:val="009116FC"/>
    <w:rsid w:val="00916609"/>
    <w:rsid w:val="00932226"/>
    <w:rsid w:val="00947B03"/>
    <w:rsid w:val="00955696"/>
    <w:rsid w:val="00974EC5"/>
    <w:rsid w:val="009763CD"/>
    <w:rsid w:val="00976D29"/>
    <w:rsid w:val="009A012C"/>
    <w:rsid w:val="009A4168"/>
    <w:rsid w:val="009B57C9"/>
    <w:rsid w:val="009D2F06"/>
    <w:rsid w:val="009D4CE5"/>
    <w:rsid w:val="009E167B"/>
    <w:rsid w:val="00A00B9E"/>
    <w:rsid w:val="00A11F90"/>
    <w:rsid w:val="00A15D58"/>
    <w:rsid w:val="00A23F73"/>
    <w:rsid w:val="00A27131"/>
    <w:rsid w:val="00A337EA"/>
    <w:rsid w:val="00A36B5D"/>
    <w:rsid w:val="00A54A97"/>
    <w:rsid w:val="00A66161"/>
    <w:rsid w:val="00A763EF"/>
    <w:rsid w:val="00A76D27"/>
    <w:rsid w:val="00A7718E"/>
    <w:rsid w:val="00A878DE"/>
    <w:rsid w:val="00A90ECA"/>
    <w:rsid w:val="00AA3BF9"/>
    <w:rsid w:val="00AA3C65"/>
    <w:rsid w:val="00AA465A"/>
    <w:rsid w:val="00AB2281"/>
    <w:rsid w:val="00AD5288"/>
    <w:rsid w:val="00AE378E"/>
    <w:rsid w:val="00B00A3F"/>
    <w:rsid w:val="00B116D3"/>
    <w:rsid w:val="00B17579"/>
    <w:rsid w:val="00B40811"/>
    <w:rsid w:val="00B43142"/>
    <w:rsid w:val="00B710E1"/>
    <w:rsid w:val="00B81FA8"/>
    <w:rsid w:val="00B84809"/>
    <w:rsid w:val="00B877BF"/>
    <w:rsid w:val="00B93142"/>
    <w:rsid w:val="00BB35ED"/>
    <w:rsid w:val="00BB3D15"/>
    <w:rsid w:val="00BD0CC7"/>
    <w:rsid w:val="00BE0A96"/>
    <w:rsid w:val="00BF1933"/>
    <w:rsid w:val="00BF1E5D"/>
    <w:rsid w:val="00BF75D1"/>
    <w:rsid w:val="00C03877"/>
    <w:rsid w:val="00C03A5C"/>
    <w:rsid w:val="00C04F88"/>
    <w:rsid w:val="00C0554C"/>
    <w:rsid w:val="00C05D18"/>
    <w:rsid w:val="00C066C0"/>
    <w:rsid w:val="00C13708"/>
    <w:rsid w:val="00C1490C"/>
    <w:rsid w:val="00C16EBB"/>
    <w:rsid w:val="00C3710E"/>
    <w:rsid w:val="00C51D93"/>
    <w:rsid w:val="00C54B70"/>
    <w:rsid w:val="00C6492F"/>
    <w:rsid w:val="00C76630"/>
    <w:rsid w:val="00C82B3B"/>
    <w:rsid w:val="00C87BD2"/>
    <w:rsid w:val="00C92A47"/>
    <w:rsid w:val="00C95546"/>
    <w:rsid w:val="00CA5BD6"/>
    <w:rsid w:val="00CC50D4"/>
    <w:rsid w:val="00CE0B9E"/>
    <w:rsid w:val="00CE7317"/>
    <w:rsid w:val="00D0186F"/>
    <w:rsid w:val="00D05DA7"/>
    <w:rsid w:val="00D137F2"/>
    <w:rsid w:val="00D15B67"/>
    <w:rsid w:val="00D176F5"/>
    <w:rsid w:val="00D26D65"/>
    <w:rsid w:val="00D35B9D"/>
    <w:rsid w:val="00D449DA"/>
    <w:rsid w:val="00D55D26"/>
    <w:rsid w:val="00D57450"/>
    <w:rsid w:val="00D62A7F"/>
    <w:rsid w:val="00D65C41"/>
    <w:rsid w:val="00D7579B"/>
    <w:rsid w:val="00D87391"/>
    <w:rsid w:val="00D97B76"/>
    <w:rsid w:val="00DA1BCF"/>
    <w:rsid w:val="00DB7B7F"/>
    <w:rsid w:val="00DC7AB8"/>
    <w:rsid w:val="00DD09B9"/>
    <w:rsid w:val="00DD54C7"/>
    <w:rsid w:val="00E14357"/>
    <w:rsid w:val="00E20BFC"/>
    <w:rsid w:val="00E30194"/>
    <w:rsid w:val="00E33CA3"/>
    <w:rsid w:val="00E44FCA"/>
    <w:rsid w:val="00E45F49"/>
    <w:rsid w:val="00E55735"/>
    <w:rsid w:val="00E609CD"/>
    <w:rsid w:val="00E70DA7"/>
    <w:rsid w:val="00E751C7"/>
    <w:rsid w:val="00E756AC"/>
    <w:rsid w:val="00E80675"/>
    <w:rsid w:val="00E8454F"/>
    <w:rsid w:val="00EA19F0"/>
    <w:rsid w:val="00EB3C4B"/>
    <w:rsid w:val="00ED0CA6"/>
    <w:rsid w:val="00EE0F4D"/>
    <w:rsid w:val="00EE4C89"/>
    <w:rsid w:val="00EF0400"/>
    <w:rsid w:val="00EF07C3"/>
    <w:rsid w:val="00EF0864"/>
    <w:rsid w:val="00F05EC0"/>
    <w:rsid w:val="00F06279"/>
    <w:rsid w:val="00F173B8"/>
    <w:rsid w:val="00F23766"/>
    <w:rsid w:val="00F40EA7"/>
    <w:rsid w:val="00F41994"/>
    <w:rsid w:val="00F42B8A"/>
    <w:rsid w:val="00F45387"/>
    <w:rsid w:val="00F47CC1"/>
    <w:rsid w:val="00F52FD1"/>
    <w:rsid w:val="00F61072"/>
    <w:rsid w:val="00F72186"/>
    <w:rsid w:val="00FA5C98"/>
    <w:rsid w:val="00FC0B23"/>
    <w:rsid w:val="00FE3932"/>
    <w:rsid w:val="00FE39D8"/>
    <w:rsid w:val="00FE46DF"/>
    <w:rsid w:val="00FE5E80"/>
    <w:rsid w:val="00FF2576"/>
    <w:rsid w:val="00FF55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B144F"/>
  <w15:docId w15:val="{FEC2CB71-A899-4A4B-84D5-5A64BD2B7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s-ES" w:eastAsia="es-E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pPr>
      <w:keepNext/>
      <w:keepLines/>
      <w:spacing w:before="240" w:after="0"/>
      <w:outlineLvl w:val="0"/>
    </w:pPr>
    <w:rPr>
      <w:color w:val="2F5496"/>
      <w:sz w:val="32"/>
      <w:szCs w:val="32"/>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177A2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7A2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EE4C89"/>
    <w:rPr>
      <w:b/>
      <w:bCs/>
    </w:rPr>
  </w:style>
  <w:style w:type="character" w:customStyle="1" w:styleId="AsuntodelcomentarioCar">
    <w:name w:val="Asunto del comentario Car"/>
    <w:basedOn w:val="TextocomentarioCar"/>
    <w:link w:val="Asuntodelcomentario"/>
    <w:uiPriority w:val="99"/>
    <w:semiHidden/>
    <w:rsid w:val="00EE4C89"/>
    <w:rPr>
      <w:b/>
      <w:bCs/>
      <w:sz w:val="20"/>
      <w:szCs w:val="20"/>
    </w:rPr>
  </w:style>
  <w:style w:type="paragraph" w:customStyle="1" w:styleId="Default">
    <w:name w:val="Default"/>
    <w:rsid w:val="00641B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Pr>
      <w:sz w:val="24"/>
      <w:szCs w:val="24"/>
    </w:rPr>
  </w:style>
  <w:style w:type="paragraph" w:styleId="Prrafodelista">
    <w:name w:val="List Paragraph"/>
    <w:basedOn w:val="Normal"/>
    <w:uiPriority w:val="34"/>
    <w:qFormat/>
    <w:rsid w:val="007A6F00"/>
    <w:pPr>
      <w:ind w:left="720"/>
      <w:contextualSpacing/>
    </w:pPr>
  </w:style>
  <w:style w:type="paragraph" w:styleId="Piedepgina">
    <w:name w:val="footer"/>
    <w:basedOn w:val="Normal"/>
    <w:link w:val="PiedepginaCar"/>
    <w:uiPriority w:val="99"/>
    <w:unhideWhenUsed/>
    <w:rsid w:val="009B57C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spacing w:after="0" w:line="240" w:lineRule="auto"/>
    </w:pPr>
    <w:rPr>
      <w:rFonts w:asciiTheme="minorHAnsi" w:eastAsiaTheme="minorEastAsia" w:hAnsiTheme="minorHAnsi" w:cs="Times New Roman"/>
      <w:color w:val="auto"/>
    </w:rPr>
  </w:style>
  <w:style w:type="character" w:customStyle="1" w:styleId="PiedepginaCar">
    <w:name w:val="Pie de página Car"/>
    <w:basedOn w:val="Fuentedeprrafopredeter"/>
    <w:link w:val="Piedepgina"/>
    <w:uiPriority w:val="99"/>
    <w:rsid w:val="009B57C9"/>
    <w:rPr>
      <w:rFonts w:asciiTheme="minorHAnsi" w:eastAsiaTheme="minorEastAsia" w:hAnsiTheme="minorHAnsi" w:cs="Times New Roman"/>
      <w:color w:val="auto"/>
    </w:rPr>
  </w:style>
  <w:style w:type="paragraph" w:styleId="Encabezado">
    <w:name w:val="header"/>
    <w:basedOn w:val="Normal"/>
    <w:link w:val="EncabezadoCar"/>
    <w:uiPriority w:val="99"/>
    <w:unhideWhenUsed/>
    <w:rsid w:val="0074764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647"/>
  </w:style>
  <w:style w:type="paragraph" w:styleId="Descripcin">
    <w:name w:val="caption"/>
    <w:basedOn w:val="Normal"/>
    <w:next w:val="Normal"/>
    <w:uiPriority w:val="35"/>
    <w:unhideWhenUsed/>
    <w:qFormat/>
    <w:rsid w:val="00F61072"/>
    <w:pPr>
      <w:spacing w:after="200" w:line="240" w:lineRule="auto"/>
    </w:pPr>
    <w:rPr>
      <w:i/>
      <w:iCs/>
      <w:color w:val="1F497D" w:themeColor="text2"/>
      <w:sz w:val="18"/>
      <w:szCs w:val="18"/>
    </w:rPr>
  </w:style>
  <w:style w:type="paragraph" w:styleId="TDC1">
    <w:name w:val="toc 1"/>
    <w:basedOn w:val="Normal"/>
    <w:next w:val="Normal"/>
    <w:autoRedefine/>
    <w:uiPriority w:val="39"/>
    <w:unhideWhenUsed/>
    <w:rsid w:val="00820AFE"/>
    <w:pPr>
      <w:spacing w:after="100"/>
    </w:pPr>
  </w:style>
  <w:style w:type="paragraph" w:styleId="TDC2">
    <w:name w:val="toc 2"/>
    <w:basedOn w:val="Normal"/>
    <w:next w:val="Normal"/>
    <w:autoRedefine/>
    <w:uiPriority w:val="39"/>
    <w:unhideWhenUsed/>
    <w:rsid w:val="00820AFE"/>
    <w:pPr>
      <w:spacing w:after="100"/>
      <w:ind w:left="220"/>
    </w:pPr>
  </w:style>
  <w:style w:type="character" w:styleId="Hipervnculo">
    <w:name w:val="Hyperlink"/>
    <w:basedOn w:val="Fuentedeprrafopredeter"/>
    <w:uiPriority w:val="99"/>
    <w:unhideWhenUsed/>
    <w:rsid w:val="00820AFE"/>
    <w:rPr>
      <w:color w:val="0000FF" w:themeColor="hyperlink"/>
      <w:u w:val="single"/>
    </w:rPr>
  </w:style>
  <w:style w:type="paragraph" w:styleId="Textonotapie">
    <w:name w:val="footnote text"/>
    <w:basedOn w:val="Normal"/>
    <w:link w:val="TextonotapieCar"/>
    <w:uiPriority w:val="99"/>
    <w:semiHidden/>
    <w:unhideWhenUsed/>
    <w:rsid w:val="008A36C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A36C6"/>
    <w:rPr>
      <w:sz w:val="20"/>
      <w:szCs w:val="20"/>
    </w:rPr>
  </w:style>
  <w:style w:type="character" w:styleId="Refdenotaalpie">
    <w:name w:val="footnote reference"/>
    <w:basedOn w:val="Fuentedeprrafopredeter"/>
    <w:uiPriority w:val="99"/>
    <w:semiHidden/>
    <w:unhideWhenUsed/>
    <w:rsid w:val="008A36C6"/>
    <w:rPr>
      <w:vertAlign w:val="superscript"/>
    </w:rPr>
  </w:style>
  <w:style w:type="paragraph" w:styleId="TtuloTDC">
    <w:name w:val="TOC Heading"/>
    <w:basedOn w:val="Ttulo1"/>
    <w:next w:val="Normal"/>
    <w:uiPriority w:val="39"/>
    <w:unhideWhenUsed/>
    <w:qFormat/>
    <w:rsid w:val="002743C4"/>
    <w:pPr>
      <w:pBdr>
        <w:top w:val="none" w:sz="0" w:space="0" w:color="auto"/>
        <w:left w:val="none" w:sz="0" w:space="0" w:color="auto"/>
        <w:bottom w:val="none" w:sz="0" w:space="0" w:color="auto"/>
        <w:right w:val="none" w:sz="0" w:space="0" w:color="auto"/>
        <w:between w:val="none" w:sz="0" w:space="0" w:color="auto"/>
      </w:pBdr>
      <w:outlineLvl w:val="9"/>
    </w:pPr>
    <w:rPr>
      <w:rFonts w:asciiTheme="majorHAnsi" w:eastAsiaTheme="majorEastAsia" w:hAnsiTheme="majorHAnsi" w:cstheme="majorBidi"/>
      <w:color w:val="365F91" w:themeColor="accent1" w:themeShade="BF"/>
    </w:rPr>
  </w:style>
  <w:style w:type="paragraph" w:styleId="Tabladeilustraciones">
    <w:name w:val="table of figures"/>
    <w:basedOn w:val="Normal"/>
    <w:next w:val="Normal"/>
    <w:uiPriority w:val="99"/>
    <w:unhideWhenUsed/>
    <w:rsid w:val="002B038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JPG"/><Relationship Id="rId26" Type="http://schemas.openxmlformats.org/officeDocument/2006/relationships/image" Target="media/image12.JPG"/><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G"/><Relationship Id="rId25" Type="http://schemas.openxmlformats.org/officeDocument/2006/relationships/image" Target="media/image11.JP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JPG"/><Relationship Id="rId28" Type="http://schemas.openxmlformats.org/officeDocument/2006/relationships/image" Target="media/image14.JPG"/><Relationship Id="rId10" Type="http://schemas.openxmlformats.org/officeDocument/2006/relationships/header" Target="header2.xml"/><Relationship Id="rId19" Type="http://schemas.openxmlformats.org/officeDocument/2006/relationships/image" Target="media/image5.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8.JPG"/><Relationship Id="rId27" Type="http://schemas.openxmlformats.org/officeDocument/2006/relationships/image" Target="media/image13.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EB886-1FFD-4CBA-8687-0C6375D6F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5</TotalTime>
  <Pages>22</Pages>
  <Words>4096</Words>
  <Characters>22532</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Manuel Suárez González</dc:creator>
  <cp:lastModifiedBy>Luis Manuel Suárez</cp:lastModifiedBy>
  <cp:revision>205</cp:revision>
  <cp:lastPrinted>2017-12-29T19:34:00Z</cp:lastPrinted>
  <dcterms:created xsi:type="dcterms:W3CDTF">2017-12-15T09:48:00Z</dcterms:created>
  <dcterms:modified xsi:type="dcterms:W3CDTF">2017-12-2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9bca3c-4adf-3b8f-b949-3f1922ae9035</vt:lpwstr>
  </property>
  <property fmtid="{D5CDD505-2E9C-101B-9397-08002B2CF9AE}" pid="24" name="Mendeley Citation Style_1">
    <vt:lpwstr>http://www.zotero.org/styles/ieee</vt:lpwstr>
  </property>
</Properties>
</file>